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proofErr w:type="spellStart"/>
      <w:ins w:id="283"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proofErr w:type="spellStart"/>
      <w:ins w:id="297"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7E12832"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1" w:author="Michael Decker" w:date="2020-04-18T11:23:00Z">
        <w:r w:rsidR="00C45BB0">
          <w:rPr>
            <w:rFonts w:cs="Times New Roman"/>
            <w:szCs w:val="24"/>
          </w:rPr>
          <w:t xml:space="preserve">Finally, </w:t>
        </w:r>
      </w:ins>
      <w:del w:id="352"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3" w:author="Michael Decker" w:date="2020-04-18T11:23:00Z">
        <w:r w:rsidR="00FC75A8" w:rsidDel="00C45BB0">
          <w:rPr>
            <w:rFonts w:cs="Times New Roman"/>
            <w:szCs w:val="24"/>
          </w:rPr>
          <w:delText>I</w:delText>
        </w:r>
      </w:del>
      <w:ins w:id="354"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5" w:author="Michael Decker" w:date="2020-04-18T09:15:00Z">
        <w:r w:rsidR="00B03DF5">
          <w:rPr>
            <w:rFonts w:cs="Times New Roman"/>
            <w:szCs w:val="24"/>
          </w:rPr>
          <w:t>2.3.</w:t>
        </w:r>
      </w:ins>
      <w:del w:id="356"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7" w:author="Michael Decker" w:date="2020-04-18T11:23:00Z">
        <w:r w:rsidR="00CF64B0" w:rsidDel="00C45BB0">
          <w:rPr>
            <w:rFonts w:cs="Times New Roman"/>
            <w:szCs w:val="24"/>
          </w:rPr>
          <w:delText xml:space="preserve">  </w:delText>
        </w:r>
      </w:del>
      <w:del w:id="358" w:author="Michael Decker" w:date="2020-04-18T09:19:00Z">
        <w:r w:rsidR="002248ED" w:rsidRPr="002248ED" w:rsidDel="00724CCD">
          <w:rPr>
            <w:rFonts w:cs="Times New Roman"/>
            <w:szCs w:val="24"/>
          </w:rPr>
          <w:delText xml:space="preserve">The final </w:delText>
        </w:r>
      </w:del>
      <w:del w:id="359"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0" w:author="Michael Decker" w:date="2020-04-18T09:15:00Z">
        <w:r w:rsidR="00DE397A" w:rsidDel="00B03DF5">
          <w:rPr>
            <w:rFonts w:cs="Times New Roman"/>
            <w:szCs w:val="24"/>
          </w:rPr>
          <w:delText xml:space="preserve">2.5. </w:delText>
        </w:r>
      </w:del>
      <w:del w:id="361" w:author="Michael Decker" w:date="2020-04-18T11:23:00Z">
        <w:r w:rsidR="00CA4B03" w:rsidDel="00C45BB0">
          <w:rPr>
            <w:rFonts w:cs="Times New Roman"/>
            <w:szCs w:val="24"/>
          </w:rPr>
          <w:fldChar w:fldCharType="end"/>
        </w:r>
      </w:del>
      <w:del w:id="362"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3" w:author="Michael Decker" w:date="2020-04-18T09:19:00Z">
        <w:r w:rsidR="002248ED" w:rsidRPr="002248ED" w:rsidDel="00724CCD">
          <w:rPr>
            <w:rFonts w:cs="Times New Roman"/>
            <w:szCs w:val="24"/>
          </w:rPr>
          <w:delText xml:space="preserve">focuses </w:delText>
        </w:r>
      </w:del>
      <w:del w:id="364"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5"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6" w:name="_Ref35456368"/>
      <w:bookmarkStart w:id="367" w:name="_Toc37725981"/>
      <w:r>
        <w:t>Taxonomy</w:t>
      </w:r>
      <w:bookmarkEnd w:id="366"/>
      <w:bookmarkEnd w:id="367"/>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8"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9" w:author="Michael Decker" w:date="2020-04-18T09:22:00Z">
        <w:r w:rsidR="00E70CEF">
          <w:rPr>
            <w:rFonts w:cs="Times New Roman"/>
            <w:szCs w:val="24"/>
          </w:rPr>
          <w:t xml:space="preserve"> first </w:t>
        </w:r>
      </w:ins>
      <w:ins w:id="370" w:author="Michael Decker" w:date="2020-04-18T09:23:00Z">
        <w:r w:rsidR="00E70CEF">
          <w:rPr>
            <w:rFonts w:cs="Times New Roman"/>
            <w:szCs w:val="24"/>
          </w:rPr>
          <w:t xml:space="preserve">type </w:t>
        </w:r>
      </w:ins>
      <w:ins w:id="371" w:author="Michael Decker" w:date="2020-04-18T09:22:00Z">
        <w:r w:rsidR="00E70CEF">
          <w:rPr>
            <w:rFonts w:cs="Times New Roman"/>
            <w:szCs w:val="24"/>
          </w:rPr>
          <w:t>is</w:t>
        </w:r>
      </w:ins>
      <w:del w:id="372"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3"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4" w:author="Michael Decker" w:date="2020-04-18T09:22:00Z">
        <w:r w:rsidR="00E70CEF">
          <w:rPr>
            <w:rFonts w:cs="Times New Roman"/>
            <w:szCs w:val="24"/>
          </w:rPr>
          <w:t xml:space="preserve">.  The second </w:t>
        </w:r>
      </w:ins>
      <w:ins w:id="375" w:author="Michael Decker" w:date="2020-04-18T09:23:00Z">
        <w:r w:rsidR="00E70CEF">
          <w:rPr>
            <w:rFonts w:cs="Times New Roman"/>
            <w:szCs w:val="24"/>
          </w:rPr>
          <w:t xml:space="preserve">type </w:t>
        </w:r>
      </w:ins>
      <w:ins w:id="376" w:author="Michael Decker" w:date="2020-04-18T09:22:00Z">
        <w:r w:rsidR="00E70CEF">
          <w:rPr>
            <w:rFonts w:cs="Times New Roman"/>
            <w:szCs w:val="24"/>
          </w:rPr>
          <w:t>is</w:t>
        </w:r>
      </w:ins>
      <w:del w:id="377" w:author="Michael Decker" w:date="2020-04-18T09:22:00Z">
        <w:r w:rsidDel="00E70CEF">
          <w:rPr>
            <w:rFonts w:cs="Times New Roman"/>
            <w:szCs w:val="24"/>
          </w:rPr>
          <w:delText>,</w:delText>
        </w:r>
      </w:del>
      <w:r>
        <w:rPr>
          <w:rFonts w:cs="Times New Roman"/>
          <w:szCs w:val="24"/>
        </w:rPr>
        <w:t xml:space="preserve"> Task Comments</w:t>
      </w:r>
      <w:ins w:id="378" w:author="Michael Decker" w:date="2020-04-18T09:23:00Z">
        <w:r w:rsidR="00E70CEF">
          <w:rPr>
            <w:rFonts w:cs="Times New Roman"/>
            <w:szCs w:val="24"/>
          </w:rPr>
          <w:t>,</w:t>
        </w:r>
      </w:ins>
      <w:r>
        <w:rPr>
          <w:rFonts w:cs="Times New Roman"/>
          <w:szCs w:val="24"/>
        </w:rPr>
        <w:t xml:space="preserve"> which are notes such as TODO or FIXME</w:t>
      </w:r>
      <w:ins w:id="379" w:author="Michael Decker" w:date="2020-04-18T09:23:00Z">
        <w:r w:rsidR="00E70CEF">
          <w:rPr>
            <w:rFonts w:cs="Times New Roman"/>
            <w:szCs w:val="24"/>
          </w:rPr>
          <w:t xml:space="preserve">.  The third type are </w:t>
        </w:r>
      </w:ins>
      <w:del w:id="380"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1" w:author="Michael Decker" w:date="2020-04-18T09:23:00Z">
        <w:r w:rsidR="00E70CEF">
          <w:rPr>
            <w:rFonts w:cs="Times New Roman"/>
            <w:szCs w:val="24"/>
          </w:rPr>
          <w:t xml:space="preserve">, </w:t>
        </w:r>
      </w:ins>
      <w:del w:id="382" w:author="Michael Decker" w:date="2020-04-18T09:23:00Z">
        <w:r w:rsidDel="00E70CEF">
          <w:rPr>
            <w:rFonts w:cs="Times New Roman"/>
            <w:szCs w:val="24"/>
          </w:rPr>
          <w:delText>,</w:delText>
        </w:r>
      </w:del>
      <w:r>
        <w:rPr>
          <w:rFonts w:cs="Times New Roman"/>
          <w:szCs w:val="24"/>
        </w:rPr>
        <w:t xml:space="preserve"> and </w:t>
      </w:r>
      <w:ins w:id="383" w:author="Michael Decker" w:date="2020-04-18T09:23:00Z">
        <w:r w:rsidR="00E70CEF">
          <w:rPr>
            <w:rFonts w:cs="Times New Roman"/>
            <w:szCs w:val="24"/>
          </w:rPr>
          <w:t xml:space="preserve">the last type is </w:t>
        </w:r>
      </w:ins>
      <w:r>
        <w:rPr>
          <w:rFonts w:cs="Times New Roman"/>
          <w:szCs w:val="24"/>
        </w:rPr>
        <w:t>non-text comments</w:t>
      </w:r>
      <w:ins w:id="384"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del w:id="385"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6" w:author="Michael Decker" w:date="2020-04-18T09:24:00Z">
        <w:r w:rsidR="00301F0A">
          <w:rPr>
            <w:rFonts w:cs="Times New Roman"/>
            <w:szCs w:val="24"/>
          </w:rPr>
          <w:t>,</w:t>
        </w:r>
      </w:ins>
      <w:r>
        <w:rPr>
          <w:rFonts w:cs="Times New Roman"/>
          <w:szCs w:val="24"/>
        </w:rPr>
        <w:t xml:space="preserve"> they consider </w:t>
      </w:r>
      <w:del w:id="387" w:author="Michael Decker" w:date="2020-04-18T09:27:00Z">
        <w:r w:rsidDel="00AB4E5B">
          <w:rPr>
            <w:rFonts w:cs="Times New Roman"/>
            <w:szCs w:val="24"/>
          </w:rPr>
          <w:delText xml:space="preserve">what </w:delText>
        </w:r>
      </w:del>
      <w:r>
        <w:rPr>
          <w:rFonts w:cs="Times New Roman"/>
          <w:szCs w:val="24"/>
        </w:rPr>
        <w:t xml:space="preserve">the </w:t>
      </w:r>
      <w:commentRangeStart w:id="388"/>
      <w:r>
        <w:rPr>
          <w:rFonts w:cs="Times New Roman"/>
          <w:szCs w:val="24"/>
        </w:rPr>
        <w:t>object</w:t>
      </w:r>
      <w:ins w:id="389" w:author="Michael Decker" w:date="2020-04-18T09:26:00Z">
        <w:r w:rsidR="00AB4E5B">
          <w:rPr>
            <w:rFonts w:cs="Times New Roman"/>
            <w:szCs w:val="24"/>
          </w:rPr>
          <w:t>ive</w:t>
        </w:r>
      </w:ins>
      <w:r>
        <w:rPr>
          <w:rFonts w:cs="Times New Roman"/>
          <w:szCs w:val="24"/>
        </w:rPr>
        <w:t xml:space="preserve"> </w:t>
      </w:r>
      <w:commentRangeEnd w:id="388"/>
      <w:r w:rsidR="00F83F5A">
        <w:rPr>
          <w:rStyle w:val="CommentReference"/>
        </w:rPr>
        <w:commentReference w:id="388"/>
      </w:r>
      <w:r>
        <w:rPr>
          <w:rFonts w:cs="Times New Roman"/>
          <w:szCs w:val="24"/>
        </w:rPr>
        <w:t>of a comment</w:t>
      </w:r>
      <w:del w:id="390" w:author="Michael Decker" w:date="2020-04-18T09:26:00Z">
        <w:r w:rsidDel="00AB4E5B">
          <w:rPr>
            <w:rFonts w:cs="Times New Roman"/>
            <w:szCs w:val="24"/>
          </w:rPr>
          <w:delText xml:space="preserve"> </w:delText>
        </w:r>
      </w:del>
      <w:del w:id="391" w:author="Michael Decker" w:date="2020-04-18T09:25:00Z">
        <w:r w:rsidDel="00CD5B2D">
          <w:rPr>
            <w:rFonts w:cs="Times New Roman"/>
            <w:szCs w:val="24"/>
          </w:rPr>
          <w:delText>is</w:delText>
        </w:r>
      </w:del>
      <w:ins w:id="392" w:author="Michael Decker" w:date="2020-04-18T09:26:00Z">
        <w:r w:rsidR="00AB4E5B">
          <w:rPr>
            <w:rFonts w:cs="Times New Roman"/>
            <w:szCs w:val="24"/>
          </w:rPr>
          <w:t>.</w:t>
        </w:r>
      </w:ins>
      <w:del w:id="393" w:author="Michael Decker" w:date="2020-04-18T09:26:00Z">
        <w:r w:rsidDel="00AB4E5B">
          <w:rPr>
            <w:rFonts w:cs="Times New Roman"/>
            <w:szCs w:val="24"/>
          </w:rPr>
          <w:delText>,</w:delText>
        </w:r>
      </w:del>
      <w:r>
        <w:rPr>
          <w:rFonts w:cs="Times New Roman"/>
          <w:szCs w:val="24"/>
        </w:rPr>
        <w:t xml:space="preserve"> </w:t>
      </w:r>
      <w:del w:id="394" w:author="Michael Decker" w:date="2020-04-18T09:26:00Z">
        <w:r w:rsidDel="00AB4E5B">
          <w:rPr>
            <w:rFonts w:cs="Times New Roman"/>
            <w:szCs w:val="24"/>
          </w:rPr>
          <w:delText xml:space="preserve">for </w:delText>
        </w:r>
      </w:del>
      <w:ins w:id="395"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6"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7" w:author="Michael Decker" w:date="2020-04-18T09:27:00Z">
        <w:r w:rsidR="00AB4E5B">
          <w:rPr>
            <w:rFonts w:cs="Times New Roman"/>
            <w:szCs w:val="24"/>
          </w:rPr>
          <w:t>, they consider</w:t>
        </w:r>
      </w:ins>
      <w:del w:id="398" w:author="Michael Decker" w:date="2020-04-18T09:27:00Z">
        <w:r w:rsidDel="00AB4E5B">
          <w:rPr>
            <w:rFonts w:cs="Times New Roman"/>
            <w:szCs w:val="24"/>
          </w:rPr>
          <w:delText xml:space="preserve"> is</w:delText>
        </w:r>
      </w:del>
      <w:r>
        <w:rPr>
          <w:rFonts w:cs="Times New Roman"/>
          <w:szCs w:val="24"/>
        </w:rPr>
        <w:t xml:space="preserve"> the comment type</w:t>
      </w:r>
      <w:ins w:id="399" w:author="Michael Decker" w:date="2020-04-18T09:27:00Z">
        <w:r w:rsidR="00AB4E5B">
          <w:rPr>
            <w:rFonts w:cs="Times New Roman"/>
            <w:szCs w:val="24"/>
          </w:rPr>
          <w:t>.</w:t>
        </w:r>
      </w:ins>
      <w:del w:id="400" w:author="Michael Decker" w:date="2020-04-18T09:27:00Z">
        <w:r w:rsidDel="00AB4E5B">
          <w:rPr>
            <w:rFonts w:cs="Times New Roman"/>
            <w:szCs w:val="24"/>
          </w:rPr>
          <w:delText>,</w:delText>
        </w:r>
      </w:del>
      <w:r>
        <w:rPr>
          <w:rFonts w:cs="Times New Roman"/>
          <w:szCs w:val="24"/>
        </w:rPr>
        <w:t xml:space="preserve"> </w:t>
      </w:r>
      <w:ins w:id="401" w:author="Michael Decker" w:date="2020-04-18T09:27:00Z">
        <w:r w:rsidR="00AB4E5B">
          <w:rPr>
            <w:rFonts w:cs="Times New Roman"/>
            <w:szCs w:val="24"/>
          </w:rPr>
          <w:t xml:space="preserve"> H</w:t>
        </w:r>
      </w:ins>
      <w:del w:id="402" w:author="Michael Decker" w:date="2020-04-18T09:27:00Z">
        <w:r w:rsidDel="00AB4E5B">
          <w:rPr>
            <w:rFonts w:cs="Times New Roman"/>
            <w:szCs w:val="24"/>
          </w:rPr>
          <w:delText>h</w:delText>
        </w:r>
      </w:del>
      <w:r>
        <w:rPr>
          <w:rFonts w:cs="Times New Roman"/>
          <w:szCs w:val="24"/>
        </w:rPr>
        <w:t xml:space="preserve">ere they define </w:t>
      </w:r>
      <w:del w:id="403" w:author="Michael Decker" w:date="2020-04-18T09:31:00Z">
        <w:r w:rsidDel="00983707">
          <w:rPr>
            <w:rFonts w:cs="Times New Roman"/>
            <w:szCs w:val="24"/>
          </w:rPr>
          <w:delText xml:space="preserve">4 </w:delText>
        </w:r>
      </w:del>
      <w:ins w:id="404"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5" w:author="Michael Decker" w:date="2020-04-18T09:27:00Z">
        <w:r w:rsidR="00AB4E5B">
          <w:rPr>
            <w:rFonts w:cs="Times New Roman"/>
            <w:szCs w:val="24"/>
          </w:rPr>
          <w:t>:</w:t>
        </w:r>
      </w:ins>
      <w:del w:id="406"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7" w:author="Michael Decker" w:date="2020-04-18T09:32:00Z">
        <w:r w:rsidR="002305CB">
          <w:rPr>
            <w:rFonts w:cs="Times New Roman"/>
            <w:szCs w:val="24"/>
          </w:rPr>
          <w:t>N</w:t>
        </w:r>
      </w:ins>
      <w:del w:id="408" w:author="Michael Decker" w:date="2020-04-18T09:32:00Z">
        <w:r w:rsidDel="002305CB">
          <w:rPr>
            <w:rFonts w:cs="Times New Roman"/>
            <w:szCs w:val="24"/>
          </w:rPr>
          <w:delText>The n</w:delText>
        </w:r>
      </w:del>
      <w:r>
        <w:rPr>
          <w:rFonts w:cs="Times New Roman"/>
          <w:szCs w:val="24"/>
        </w:rPr>
        <w:t>ext</w:t>
      </w:r>
      <w:ins w:id="409" w:author="Michael Decker" w:date="2020-04-18T09:32:00Z">
        <w:r w:rsidR="002305CB">
          <w:rPr>
            <w:rFonts w:cs="Times New Roman"/>
            <w:szCs w:val="24"/>
          </w:rPr>
          <w:t>,</w:t>
        </w:r>
      </w:ins>
      <w:del w:id="410" w:author="Michael Decker" w:date="2020-04-18T09:32:00Z">
        <w:r w:rsidDel="002305CB">
          <w:rPr>
            <w:rFonts w:cs="Times New Roman"/>
            <w:szCs w:val="24"/>
          </w:rPr>
          <w:delText xml:space="preserve"> field </w:delText>
        </w:r>
      </w:del>
      <w:ins w:id="411" w:author="Michael Decker" w:date="2020-04-18T09:32:00Z">
        <w:r w:rsidR="002305CB">
          <w:rPr>
            <w:rFonts w:cs="Times New Roman"/>
            <w:szCs w:val="24"/>
          </w:rPr>
          <w:t xml:space="preserve"> they consider</w:t>
        </w:r>
      </w:ins>
      <w:del w:id="412"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3" w:author="Michael Decker" w:date="2020-04-18T09:28:00Z">
        <w:r w:rsidR="00AB4E5B">
          <w:rPr>
            <w:rFonts w:cs="Times New Roman"/>
            <w:szCs w:val="24"/>
          </w:rPr>
          <w:t xml:space="preserve"> (i.e., if you need to read the code to understand the comment)</w:t>
        </w:r>
      </w:ins>
      <w:del w:id="414"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5" w:author="Michael Decker" w:date="2020-04-18T09:29:00Z">
        <w:r w:rsidR="00345FEF" w:rsidDel="004D02A9">
          <w:rPr>
            <w:rFonts w:cs="Times New Roman"/>
            <w:szCs w:val="24"/>
          </w:rPr>
          <w:delText>is the final field of their taxonomy, defined</w:delText>
        </w:r>
      </w:del>
      <w:ins w:id="416" w:author="Michael Decker" w:date="2020-04-18T09:29:00Z">
        <w:r w:rsidR="004D02A9">
          <w:rPr>
            <w:rFonts w:cs="Times New Roman"/>
            <w:szCs w:val="24"/>
          </w:rPr>
          <w:t>is</w:t>
        </w:r>
      </w:ins>
      <w:del w:id="417"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8" w:author="Michael Decker" w:date="2020-04-18T09:29:00Z">
        <w:r w:rsidR="00346E46">
          <w:rPr>
            <w:rFonts w:cs="Times New Roman"/>
            <w:szCs w:val="24"/>
          </w:rPr>
          <w:t>,</w:t>
        </w:r>
      </w:ins>
      <w:r w:rsidR="00345FEF">
        <w:rPr>
          <w:rFonts w:cs="Times New Roman"/>
          <w:szCs w:val="24"/>
        </w:rPr>
        <w:t xml:space="preserve"> </w:t>
      </w:r>
      <w:del w:id="419"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0" w:author="Michael Decker" w:date="2020-04-18T09:29:00Z">
        <w:r w:rsidR="00346E46">
          <w:rPr>
            <w:rFonts w:cs="Times New Roman"/>
            <w:szCs w:val="24"/>
          </w:rPr>
          <w:t xml:space="preserve">the </w:t>
        </w:r>
      </w:ins>
      <w:del w:id="421"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2" w:author="Michael Decker" w:date="2020-04-18T09:29:00Z">
        <w:r w:rsidR="00346E46">
          <w:rPr>
            <w:rFonts w:cs="Times New Roman"/>
            <w:szCs w:val="24"/>
          </w:rPr>
          <w:t xml:space="preserve"> is related.</w:t>
        </w:r>
      </w:ins>
      <w:del w:id="423" w:author="Michael Decker" w:date="2020-04-18T09:29:00Z">
        <w:r w:rsidR="00345FEF" w:rsidDel="00346E46">
          <w:rPr>
            <w:rFonts w:cs="Times New Roman"/>
            <w:szCs w:val="24"/>
          </w:rPr>
          <w:delText>,</w:delText>
        </w:r>
      </w:del>
      <w:r w:rsidR="00345FEF">
        <w:rPr>
          <w:rFonts w:cs="Times New Roman"/>
          <w:szCs w:val="24"/>
        </w:rPr>
        <w:t xml:space="preserve"> </w:t>
      </w:r>
      <w:ins w:id="424" w:author="Michael Decker" w:date="2020-04-18T09:30:00Z">
        <w:r w:rsidR="00346E46">
          <w:rPr>
            <w:rFonts w:cs="Times New Roman"/>
            <w:szCs w:val="24"/>
          </w:rPr>
          <w:t xml:space="preserve"> </w:t>
        </w:r>
      </w:ins>
      <w:del w:id="425"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del w:id="426"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7" w:author="Michael Decker" w:date="2020-04-18T11:27:00Z">
        <w:r w:rsidR="00E92405" w:rsidDel="00324766">
          <w:rPr>
            <w:rFonts w:cs="Times New Roman"/>
            <w:szCs w:val="24"/>
          </w:rPr>
          <w:delText xml:space="preserve">that </w:delText>
        </w:r>
      </w:del>
      <w:ins w:id="428"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9" w:author="Michael Decker" w:date="2020-04-18T09:30:00Z">
        <w:r w:rsidR="00346E46">
          <w:rPr>
            <w:rFonts w:cs="Times New Roman"/>
            <w:szCs w:val="24"/>
          </w:rPr>
          <w:t>.</w:t>
        </w:r>
      </w:ins>
      <w:del w:id="430" w:author="Michael Decker" w:date="2020-04-18T09:30:00Z">
        <w:r w:rsidR="00E92405" w:rsidDel="00346E46">
          <w:rPr>
            <w:rFonts w:cs="Times New Roman"/>
            <w:szCs w:val="24"/>
          </w:rPr>
          <w:delText>,</w:delText>
        </w:r>
      </w:del>
      <w:r w:rsidR="00E92405">
        <w:rPr>
          <w:rFonts w:cs="Times New Roman"/>
          <w:szCs w:val="24"/>
        </w:rPr>
        <w:t xml:space="preserve"> </w:t>
      </w:r>
      <w:ins w:id="431" w:author="Michael Decker" w:date="2020-04-18T09:30:00Z">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ins>
      <w:del w:id="432"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3" w:author="Michael Decker" w:date="2020-04-18T09:30:00Z">
        <w:r w:rsidR="00E92405" w:rsidDel="00346E46">
          <w:rPr>
            <w:rFonts w:cs="Times New Roman"/>
            <w:szCs w:val="24"/>
          </w:rPr>
          <w:delText>es</w:delText>
        </w:r>
      </w:del>
      <w:r w:rsidR="00E92405">
        <w:rPr>
          <w:rFonts w:cs="Times New Roman"/>
          <w:szCs w:val="24"/>
        </w:rPr>
        <w:t xml:space="preserve"> </w:t>
      </w:r>
      <w:ins w:id="434"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5" w:author="Michael Decker" w:date="2020-04-18T09:31:00Z">
        <w:r w:rsidR="009317E3">
          <w:rPr>
            <w:rFonts w:cs="Times New Roman"/>
            <w:szCs w:val="24"/>
          </w:rPr>
          <w:t>).</w:t>
        </w:r>
      </w:ins>
      <w:del w:id="436"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7" w:name="_Ref34208077"/>
      <w:bookmarkStart w:id="438" w:name="_Toc37725982"/>
      <w:r>
        <w:t>Detecting Code in Unstructured Text</w:t>
      </w:r>
      <w:bookmarkEnd w:id="437"/>
      <w:bookmarkEnd w:id="438"/>
    </w:p>
    <w:p w14:paraId="7F9AA12B" w14:textId="1454F2ED"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9" w:author="Michael Decker" w:date="2020-04-18T09:33:00Z">
        <w:r w:rsidR="002E58D5">
          <w:t>,</w:t>
        </w:r>
      </w:ins>
      <w:r w:rsidR="00CD3417">
        <w:t xml:space="preserve"> </w:t>
      </w:r>
      <w:proofErr w:type="spellStart"/>
      <w:r w:rsidR="00CD3417">
        <w:t>Bacchelli</w:t>
      </w:r>
      <w:proofErr w:type="spellEnd"/>
      <w:r w:rsidR="00CD3417">
        <w:t xml:space="preserve"> et al</w:t>
      </w:r>
      <w:r w:rsidR="00CF64B0">
        <w:t xml:space="preserve">. </w:t>
      </w:r>
      <w:del w:id="440" w:author="Michael Decker" w:date="2020-04-18T09:33:00Z">
        <w:r w:rsidR="00CF64B0" w:rsidDel="002E58D5">
          <w:delText xml:space="preserve"> </w:delText>
        </w:r>
      </w:del>
      <w:r w:rsidR="00CD3417">
        <w:t>tested a variety of different methods</w:t>
      </w:r>
      <w:ins w:id="441" w:author="Michael Decker" w:date="2020-04-18T09:33:00Z">
        <w:r w:rsidR="002E58D5">
          <w:t xml:space="preserve">. </w:t>
        </w:r>
      </w:ins>
      <w:del w:id="442"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3" w:author="Michael Decker" w:date="2020-04-18T09:34:00Z">
        <w:r w:rsidR="00CD3417" w:rsidDel="002E58D5">
          <w:delText xml:space="preserve">are interesting, what they </w:delText>
        </w:r>
      </w:del>
      <w:r w:rsidR="00CD3417">
        <w:t xml:space="preserve">show </w:t>
      </w:r>
      <w:del w:id="444"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5"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6" w:author="Michael Decker" w:date="2020-04-18T09:36:00Z">
        <w:r w:rsidR="003F1D12">
          <w:t xml:space="preserve">detection rate </w:t>
        </w:r>
      </w:ins>
      <w:r w:rsidR="00CD3417">
        <w:t xml:space="preserve">of 85-95% </w:t>
      </w:r>
      <w:del w:id="447"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8"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9" w:author="Michael Decker" w:date="2020-04-18T09:47:00Z">
        <w:r w:rsidR="00585B4F">
          <w:t xml:space="preserve">When considering their approach with special characters, they </w:t>
        </w:r>
      </w:ins>
      <w:del w:id="450" w:author="Michael Decker" w:date="2020-04-18T09:39:00Z">
        <w:r w:rsidR="00D8059E" w:rsidDel="00EC6FA0">
          <w:delText>There is a shortcoming to their research</w:delText>
        </w:r>
      </w:del>
      <w:del w:id="451" w:author="Michael Decker" w:date="2020-04-18T09:37:00Z">
        <w:r w:rsidR="00EA2D4E" w:rsidDel="007F09B2">
          <w:delText>;</w:delText>
        </w:r>
      </w:del>
      <w:del w:id="452" w:author="Michael Decker" w:date="2020-04-18T09:45:00Z">
        <w:r w:rsidR="00D8059E" w:rsidDel="00813AF3">
          <w:delText xml:space="preserve"> </w:delText>
        </w:r>
      </w:del>
      <w:ins w:id="453" w:author="Michael Decker" w:date="2020-04-18T09:38:00Z">
        <w:r w:rsidR="007F09B2">
          <w:t xml:space="preserve">concentrate </w:t>
        </w:r>
      </w:ins>
      <w:ins w:id="454" w:author="Michael Decker" w:date="2020-04-18T09:45:00Z">
        <w:r w:rsidR="00813AF3">
          <w:t xml:space="preserve">only </w:t>
        </w:r>
      </w:ins>
      <w:ins w:id="455" w:author="Michael Decker" w:date="2020-04-18T09:38:00Z">
        <w:r w:rsidR="007F09B2">
          <w:t xml:space="preserve">on </w:t>
        </w:r>
      </w:ins>
      <w:ins w:id="456" w:author="Michael Decker" w:date="2020-04-18T09:44:00Z">
        <w:r w:rsidR="009B12F5">
          <w:t xml:space="preserve">certain </w:t>
        </w:r>
      </w:ins>
      <w:ins w:id="457" w:author="Michael Decker" w:date="2020-04-18T09:38:00Z">
        <w:r w:rsidR="007F09B2">
          <w:t>special characters</w:t>
        </w:r>
      </w:ins>
      <w:ins w:id="458" w:author="Michael Decker" w:date="2020-04-18T09:45:00Z">
        <w:r w:rsidR="00813AF3">
          <w:t xml:space="preserve">.  As such, they </w:t>
        </w:r>
      </w:ins>
      <w:ins w:id="459" w:author="Michael Decker" w:date="2020-04-18T09:48:00Z">
        <w:r w:rsidR="00BB3840">
          <w:t xml:space="preserve">may </w:t>
        </w:r>
      </w:ins>
      <w:ins w:id="460" w:author="Michael Decker" w:date="2020-04-18T09:38:00Z">
        <w:r w:rsidR="007F09B2">
          <w:t xml:space="preserve">miss </w:t>
        </w:r>
      </w:ins>
      <w:del w:id="461" w:author="Michael Decker" w:date="2020-04-18T09:37:00Z">
        <w:r w:rsidR="00D8059E" w:rsidDel="007F09B2">
          <w:delText>w</w:delText>
        </w:r>
      </w:del>
      <w:del w:id="462"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3" w:author="Michael Decker" w:date="2020-04-18T09:40:00Z">
        <w:r w:rsidR="00D8059E" w:rsidDel="00EC6FA0">
          <w:delText xml:space="preserve"> </w:delText>
        </w:r>
      </w:del>
      <w:r w:rsidR="00D8059E">
        <w:t xml:space="preserve">characters that can be </w:t>
      </w:r>
      <w:del w:id="464"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5"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del w:id="466" w:author="Michael Decker" w:date="2020-04-18T09:49:00Z">
        <w:r w:rsidR="00CF64B0" w:rsidDel="00A03545">
          <w:delText xml:space="preserve"> </w:delText>
        </w:r>
      </w:del>
      <w:r w:rsidR="00D8059E">
        <w:t xml:space="preserve">differs, we </w:t>
      </w:r>
      <w:r w:rsidR="00847C09">
        <w:t xml:space="preserve">include </w:t>
      </w:r>
      <w:del w:id="467" w:author="Michael Decker" w:date="2020-04-18T09:49:00Z">
        <w:r w:rsidR="00847C09" w:rsidDel="00A03545">
          <w:delText>more</w:delText>
        </w:r>
        <w:r w:rsidR="00D8059E" w:rsidDel="00A03545">
          <w:delText xml:space="preserve"> special</w:delText>
        </w:r>
      </w:del>
      <w:ins w:id="468" w:author="Michael Decker" w:date="2020-04-18T09:49:00Z">
        <w:r w:rsidR="00A03545">
          <w:t>nearly all ASCII</w:t>
        </w:r>
      </w:ins>
      <w:r w:rsidR="00D8059E">
        <w:t xml:space="preserve"> characters</w:t>
      </w:r>
      <w:ins w:id="469" w:author="Michael Decker" w:date="2020-04-18T09:49:00Z">
        <w:r w:rsidR="00A03545">
          <w:t xml:space="preserve">.  Additionally, </w:t>
        </w:r>
      </w:ins>
      <w:ins w:id="470" w:author="Michael Decker" w:date="2020-04-18T09:50:00Z">
        <w:r w:rsidR="00304ADE">
          <w:t xml:space="preserve">unlike </w:t>
        </w:r>
        <w:proofErr w:type="spellStart"/>
        <w:r w:rsidR="00304ADE">
          <w:t>Bacchelli</w:t>
        </w:r>
        <w:proofErr w:type="spellEnd"/>
        <w:r w:rsidR="00304ADE">
          <w:t xml:space="preserve"> et al.</w:t>
        </w:r>
        <w:r w:rsidR="00304ADE">
          <w:t>,</w:t>
        </w:r>
      </w:ins>
      <w:r w:rsidR="00D8059E">
        <w:t xml:space="preserve"> </w:t>
      </w:r>
      <w:del w:id="471" w:author="Michael Decker" w:date="2020-04-18T09:49:00Z">
        <w:r w:rsidR="00847C09" w:rsidDel="00A03545">
          <w:delText xml:space="preserve">that they did not consider </w:delText>
        </w:r>
        <w:r w:rsidR="00D8059E" w:rsidDel="00A03545">
          <w:delText>and</w:delText>
        </w:r>
      </w:del>
      <w:ins w:id="472" w:author="Michael Decker" w:date="2020-04-18T09:49:00Z">
        <w:r w:rsidR="00A03545">
          <w:t>we</w:t>
        </w:r>
      </w:ins>
      <w:r w:rsidR="00D8059E">
        <w:t xml:space="preserve"> utilize decision trees</w:t>
      </w:r>
      <w:ins w:id="473" w:author="Michael Decker" w:date="2020-04-18T09:50:00Z">
        <w:r w:rsidR="0018719A">
          <w:t>.</w:t>
        </w:r>
      </w:ins>
      <w:del w:id="474"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5" w:author="Michael Decker" w:date="2020-04-18T09:14:00Z"/>
        </w:rPr>
      </w:pPr>
      <w:r>
        <w:t xml:space="preserve">Another example of the detection of code is provided by </w:t>
      </w:r>
      <w:proofErr w:type="spellStart"/>
      <w:r>
        <w:t>Abdalkareem</w:t>
      </w:r>
      <w:proofErr w:type="spellEnd"/>
      <w:r>
        <w:t xml:space="preserve"> et al</w:t>
      </w:r>
      <w:r w:rsidR="00CF64B0">
        <w:t xml:space="preserve">. </w:t>
      </w:r>
      <w:ins w:id="476" w:author="Michael Decker" w:date="2020-04-18T09:51:00Z">
        <w:r w:rsidR="00616E0A">
          <w:t xml:space="preserve"> </w:t>
        </w:r>
      </w:ins>
      <w:del w:id="477" w:author="Michael Decker" w:date="2020-04-18T09:51:00Z">
        <w:r w:rsidR="00CF64B0" w:rsidDel="00616E0A">
          <w:delText xml:space="preserve"> </w:delText>
        </w:r>
      </w:del>
      <w:ins w:id="478" w:author="Michael Decker" w:date="2020-04-18T09:51:00Z">
        <w:r w:rsidR="00616E0A">
          <w:t>I</w:t>
        </w:r>
      </w:ins>
      <w:del w:id="479" w:author="Michael Decker" w:date="2020-04-18T09:51:00Z">
        <w:r w:rsidDel="00616E0A">
          <w:delText>i</w:delText>
        </w:r>
      </w:del>
      <w:r>
        <w:t>n the</w:t>
      </w:r>
      <w:r w:rsidR="003A17F6">
        <w:t>ir</w:t>
      </w:r>
      <w:r>
        <w:t xml:space="preserve"> study</w:t>
      </w:r>
      <w:ins w:id="480" w:author="Michael Decker" w:date="2020-04-18T09:51:00Z">
        <w:r w:rsidR="00616E0A">
          <w:t>,</w:t>
        </w:r>
      </w:ins>
      <w:del w:id="481" w:author="Michael Decker" w:date="2020-04-18T09:51:00Z">
        <w:r w:rsidDel="00616E0A">
          <w:delText xml:space="preserve"> </w:delText>
        </w:r>
        <w:r w:rsidR="00387A5A" w:rsidDel="00616E0A">
          <w:delText>where</w:delText>
        </w:r>
      </w:del>
      <w:r>
        <w:t xml:space="preserve"> </w:t>
      </w:r>
      <w:r w:rsidR="00163393">
        <w:t xml:space="preserve">they </w:t>
      </w:r>
      <w:r>
        <w:t>pull</w:t>
      </w:r>
      <w:del w:id="482" w:author="Michael Decker" w:date="2020-04-18T09:51:00Z">
        <w:r w:rsidDel="009E46B5">
          <w:delText>ed</w:delText>
        </w:r>
      </w:del>
      <w:r>
        <w:t xml:space="preserve">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del w:id="483" w:author="Michael Decker" w:date="2020-04-18T09:52:00Z">
        <w:r w:rsidR="00CF64B0" w:rsidDel="005923EC">
          <w:delText xml:space="preserve"> </w:delText>
        </w:r>
      </w:del>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del w:id="484" w:author="Michael Decker" w:date="2020-04-18T09:52:00Z">
        <w:r w:rsidDel="005923EC">
          <w:delText xml:space="preserve">answers </w:delText>
        </w:r>
      </w:del>
      <w:ins w:id="485"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6" w:author="Michael Decker" w:date="2020-04-18T09:52:00Z">
        <w:r w:rsidR="00C379B3">
          <w:t>o</w:t>
        </w:r>
      </w:ins>
      <w:r>
        <w:t xml:space="preserve">se to exclude anything less than five lines </w:t>
      </w:r>
      <w:del w:id="487" w:author="Michael Decker" w:date="2020-04-18T09:52:00Z">
        <w:r w:rsidDel="00C379B3">
          <w:delText xml:space="preserve">was </w:delText>
        </w:r>
      </w:del>
      <w:ins w:id="488" w:author="Michael Decker" w:date="2020-04-18T09:52:00Z">
        <w:r w:rsidR="00C379B3">
          <w:t>is</w:t>
        </w:r>
        <w:r w:rsidR="00C379B3">
          <w:t xml:space="preserve"> </w:t>
        </w:r>
      </w:ins>
      <w:r>
        <w:t xml:space="preserve">because </w:t>
      </w:r>
      <w:del w:id="489" w:author="Michael Decker" w:date="2020-04-18T11:28:00Z">
        <w:r w:rsidDel="00A174DD">
          <w:delText xml:space="preserve">they </w:delText>
        </w:r>
      </w:del>
      <w:del w:id="490" w:author="Michael Decker" w:date="2020-04-18T09:52:00Z">
        <w:r w:rsidDel="00C43D7A">
          <w:delText xml:space="preserve">were </w:delText>
        </w:r>
      </w:del>
      <w:del w:id="491"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2" w:author="Michael Decker" w:date="2020-04-18T09:53:00Z">
        <w:r w:rsidR="00C43D7A">
          <w:t xml:space="preserve">their </w:t>
        </w:r>
      </w:ins>
      <w:r w:rsidR="002A06D3">
        <w:t xml:space="preserve">code detection is related to the work </w:t>
      </w:r>
      <w:del w:id="493" w:author="Michael Decker" w:date="2020-04-18T09:53:00Z">
        <w:r w:rsidR="002A06D3" w:rsidDel="008073FE">
          <w:delText>that we are doing</w:delText>
        </w:r>
      </w:del>
      <w:ins w:id="494" w:author="Michael Decker" w:date="2020-04-18T09:53:00Z">
        <w:r w:rsidR="008073FE">
          <w:t>we are doing on detecting commented-out code</w:t>
        </w:r>
      </w:ins>
      <w:r w:rsidR="002A06D3">
        <w:t>, the</w:t>
      </w:r>
      <w:ins w:id="495" w:author="Michael Decker" w:date="2020-04-18T09:53:00Z">
        <w:r w:rsidR="00680819">
          <w:t>ir</w:t>
        </w:r>
      </w:ins>
      <w:r w:rsidR="002A06D3">
        <w:t xml:space="preserve"> </w:t>
      </w:r>
      <w:del w:id="496" w:author="Michael Decker" w:date="2020-04-18T09:53:00Z">
        <w:r w:rsidR="002A06D3" w:rsidDel="00680819">
          <w:delText xml:space="preserve">specific </w:delText>
        </w:r>
      </w:del>
      <w:r w:rsidR="002A06D3">
        <w:t xml:space="preserve">work </w:t>
      </w:r>
      <w:del w:id="497" w:author="Michael Decker" w:date="2020-04-18T09:53:00Z">
        <w:r w:rsidR="002A06D3" w:rsidDel="00680819">
          <w:delText xml:space="preserve">of this team </w:delText>
        </w:r>
      </w:del>
      <w:r w:rsidR="002A06D3">
        <w:t xml:space="preserve">relies on the preexisting code tags found in the </w:t>
      </w:r>
      <w:proofErr w:type="spellStart"/>
      <w:r w:rsidR="002A06D3">
        <w:t>StackOverflow</w:t>
      </w:r>
      <w:proofErr w:type="spellEnd"/>
      <w:r w:rsidR="002A06D3">
        <w:t xml:space="preserve"> </w:t>
      </w:r>
      <w:del w:id="498" w:author="Michael Decker" w:date="2020-04-18T09:54:00Z">
        <w:r w:rsidR="002A06D3" w:rsidDel="00B9698B">
          <w:delText>message board</w:delText>
        </w:r>
      </w:del>
      <w:ins w:id="499"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0" w:author="Michael Decker" w:date="2020-04-18T09:54:00Z">
        <w:r w:rsidR="00BA003A">
          <w:t xml:space="preserve">of </w:t>
        </w:r>
      </w:ins>
      <w:r w:rsidR="0039589F">
        <w:t xml:space="preserve">our work </w:t>
      </w:r>
      <w:proofErr w:type="gramStart"/>
      <w:r w:rsidR="0039589F">
        <w:t>is</w:t>
      </w:r>
      <w:proofErr w:type="gramEnd"/>
      <w:r w:rsidR="0039589F">
        <w:t xml:space="preserve"> applicable to </w:t>
      </w:r>
      <w:del w:id="501" w:author="Michael Decker" w:date="2020-04-18T09:54:00Z">
        <w:r w:rsidR="0039589F" w:rsidDel="00BA003A">
          <w:delText xml:space="preserve">the </w:delText>
        </w:r>
      </w:del>
      <w:ins w:id="502" w:author="Michael Decker" w:date="2020-04-18T09:54:00Z">
        <w:r w:rsidR="00BA003A">
          <w:t>detecting</w:t>
        </w:r>
        <w:r w:rsidR="00BA003A">
          <w:t xml:space="preserve"> </w:t>
        </w:r>
      </w:ins>
      <w:r w:rsidR="0039589F">
        <w:t xml:space="preserve">text in code-tags </w:t>
      </w:r>
      <w:ins w:id="503" w:author="Michael Decker" w:date="2020-04-18T11:29:00Z">
        <w:r w:rsidR="0014398D">
          <w:t>(</w:t>
        </w:r>
      </w:ins>
      <w:ins w:id="504" w:author="Michael Decker" w:date="2020-04-18T11:30:00Z">
        <w:r w:rsidR="0014398D">
          <w:t>i.e.,</w:t>
        </w:r>
      </w:ins>
      <w:ins w:id="505" w:author="Michael Decker" w:date="2020-04-18T09:54:00Z">
        <w:r w:rsidR="00BA003A">
          <w:t xml:space="preserve"> it can </w:t>
        </w:r>
      </w:ins>
      <w:ins w:id="506" w:author="Michael Decker" w:date="2020-04-18T09:55:00Z">
        <w:r w:rsidR="00BA003A">
          <w:t xml:space="preserve">be used </w:t>
        </w:r>
      </w:ins>
      <w:r w:rsidR="0039589F">
        <w:t>to fu</w:t>
      </w:r>
      <w:r w:rsidR="002136EF">
        <w:t>r</w:t>
      </w:r>
      <w:r w:rsidR="0039589F">
        <w:t>ther validate if they are code or not</w:t>
      </w:r>
      <w:ins w:id="507"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8" w:author="Michael Decker" w:date="2020-04-18T09:14:00Z"/>
        </w:rPr>
        <w:pPrChange w:id="509" w:author="Michael Decker" w:date="2020-04-18T09:14:00Z">
          <w:pPr>
            <w:pStyle w:val="Heading2"/>
          </w:pPr>
        </w:pPrChange>
      </w:pPr>
      <w:bookmarkStart w:id="510" w:name="_Ref33723021"/>
      <w:del w:id="511" w:author="Michael Decker" w:date="2020-04-18T09:14:00Z">
        <w:r w:rsidDel="00B03DF5">
          <w:delText xml:space="preserve"> </w:delText>
        </w:r>
        <w:bookmarkStart w:id="512" w:name="_Toc37725983"/>
        <w:bookmarkStart w:id="513" w:name="_Ref34207242"/>
        <w:r w:rsidR="00AB11E8" w:rsidDel="00B03DF5">
          <w:delText>Comment Generation</w:delText>
        </w:r>
        <w:bookmarkEnd w:id="512"/>
        <w:r w:rsidR="00AB11E8" w:rsidDel="00B03DF5">
          <w:delText xml:space="preserve"> </w:delText>
        </w:r>
        <w:bookmarkEnd w:id="510"/>
        <w:bookmarkEnd w:id="513"/>
      </w:del>
    </w:p>
    <w:p w14:paraId="7E129D74" w14:textId="435BD65E" w:rsidR="004B145D" w:rsidDel="00B03DF5" w:rsidRDefault="00D8059E" w:rsidP="00B03DF5">
      <w:pPr>
        <w:pStyle w:val="Heading2"/>
        <w:numPr>
          <w:ilvl w:val="0"/>
          <w:numId w:val="0"/>
        </w:numPr>
        <w:rPr>
          <w:del w:id="514" w:author="Michael Decker" w:date="2020-04-18T09:14:00Z"/>
        </w:rPr>
        <w:pPrChange w:id="515" w:author="Michael Decker" w:date="2020-04-18T09:14:00Z">
          <w:pPr/>
        </w:pPrChange>
      </w:pPr>
      <w:del w:id="516"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7" w:author="Michael Decker" w:date="2020-04-18T09:14:00Z"/>
        </w:rPr>
        <w:pPrChange w:id="518" w:author="Michael Decker" w:date="2020-04-18T09:14:00Z">
          <w:pPr/>
        </w:pPrChange>
      </w:pPr>
      <w:del w:id="519"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0" w:author="Michael Decker" w:date="2020-04-18T09:14:00Z"/>
        </w:rPr>
        <w:pPrChange w:id="521" w:author="Michael Decker" w:date="2020-04-18T09:14:00Z">
          <w:pPr/>
        </w:pPrChange>
      </w:pPr>
      <w:del w:id="522"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3"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4" w:name="_Ref35456517"/>
      <w:bookmarkStart w:id="525" w:name="_Toc37725984"/>
      <w:r>
        <w:t>Comment Quality</w:t>
      </w:r>
      <w:bookmarkEnd w:id="524"/>
      <w:bookmarkEnd w:id="525"/>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6" w:author="Michael Decker" w:date="2020-04-18T09:56:00Z">
        <w:r w:rsidDel="0040027D">
          <w:rPr>
            <w:rFonts w:cs="Times New Roman"/>
            <w:szCs w:val="24"/>
          </w:rPr>
          <w:delText>comprehens</w:delText>
        </w:r>
      </w:del>
      <w:ins w:id="527" w:author="Michael Decker" w:date="2020-04-18T09:56:00Z">
        <w:r w:rsidR="0040027D">
          <w:rPr>
            <w:rFonts w:cs="Times New Roman"/>
            <w:szCs w:val="24"/>
          </w:rPr>
          <w:t>comprehensibility</w:t>
        </w:r>
      </w:ins>
      <w:del w:id="528"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29"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0" w:author="Michael Decker" w:date="2020-04-18T09:56:00Z">
        <w:r w:rsidR="002D32C0" w:rsidDel="00DB3206">
          <w:rPr>
            <w:rFonts w:cs="Times New Roman"/>
            <w:szCs w:val="24"/>
          </w:rPr>
          <w:delText>,</w:delText>
        </w:r>
      </w:del>
      <w:del w:id="531"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2"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3"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4" w:author="Michael Decker" w:date="2020-04-18T10:09:00Z">
        <w:r w:rsidR="009F6B5B">
          <w:rPr>
            <w:rFonts w:cs="Times New Roman"/>
            <w:szCs w:val="24"/>
          </w:rPr>
          <w:t>.  Examples are</w:t>
        </w:r>
      </w:ins>
      <w:ins w:id="535" w:author="Michael Decker" w:date="2020-04-18T10:10:00Z">
        <w:r w:rsidR="004C14BB">
          <w:rPr>
            <w:rFonts w:cs="Times New Roman"/>
            <w:szCs w:val="24"/>
          </w:rPr>
          <w:t>:</w:t>
        </w:r>
      </w:ins>
      <w:del w:id="536" w:author="Michael Decker" w:date="2020-04-18T10:09:00Z">
        <w:r w:rsidR="00A52AA4" w:rsidDel="009F6B5B">
          <w:rPr>
            <w:rFonts w:cs="Times New Roman"/>
            <w:szCs w:val="24"/>
          </w:rPr>
          <w:delText xml:space="preserve"> such as</w:delText>
        </w:r>
      </w:del>
      <w:del w:id="537" w:author="Michael Decker" w:date="2020-04-18T10:10:00Z">
        <w:r w:rsidR="00A52AA4" w:rsidDel="004C14BB">
          <w:rPr>
            <w:rFonts w:cs="Times New Roman"/>
            <w:szCs w:val="24"/>
          </w:rPr>
          <w:delText xml:space="preserve"> </w:delText>
        </w:r>
      </w:del>
      <w:ins w:id="538" w:author="Michael Decker" w:date="2020-04-18T10:09:00Z">
        <w:r w:rsidR="009F6B5B">
          <w:rPr>
            <w:rFonts w:cs="Times New Roman"/>
            <w:szCs w:val="24"/>
          </w:rPr>
          <w:t xml:space="preserve"> </w:t>
        </w:r>
      </w:ins>
      <w:ins w:id="539" w:author="Michael Decker" w:date="2020-04-18T10:10:00Z">
        <w:r w:rsidR="00C57F2E">
          <w:rPr>
            <w:rFonts w:cs="Times New Roman"/>
            <w:szCs w:val="24"/>
          </w:rPr>
          <w:t xml:space="preserve">amount of </w:t>
        </w:r>
      </w:ins>
      <w:ins w:id="540" w:author="Michael Decker" w:date="2020-04-18T10:09:00Z">
        <w:r w:rsidR="009F6B5B">
          <w:rPr>
            <w:rFonts w:cs="Times New Roman"/>
            <w:szCs w:val="24"/>
          </w:rPr>
          <w:t>programming experience</w:t>
        </w:r>
        <w:r w:rsidR="009F6B5B">
          <w:rPr>
            <w:rFonts w:cs="Times New Roman"/>
            <w:szCs w:val="24"/>
          </w:rPr>
          <w:t>, programmer</w:t>
        </w:r>
      </w:ins>
      <w:ins w:id="541" w:author="Michael Decker" w:date="2020-04-18T10:10:00Z">
        <w:r w:rsidR="004C14BB">
          <w:rPr>
            <w:rFonts w:cs="Times New Roman"/>
            <w:szCs w:val="24"/>
          </w:rPr>
          <w:t>’</w:t>
        </w:r>
      </w:ins>
      <w:ins w:id="542"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3" w:author="Michael Decker" w:date="2020-04-18T10:10:00Z">
        <w:r w:rsidR="009F6B5B">
          <w:rPr>
            <w:rFonts w:cs="Times New Roman"/>
            <w:szCs w:val="24"/>
          </w:rPr>
          <w:t>and</w:t>
        </w:r>
      </w:ins>
      <w:ins w:id="544"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5"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6"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7"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8" w:author="Michael Decker" w:date="2020-04-18T10:26:00Z">
        <w:r w:rsidR="00A52AA4" w:rsidDel="0031754A">
          <w:rPr>
            <w:rFonts w:cs="Times New Roman"/>
            <w:szCs w:val="24"/>
          </w:rPr>
          <w:delText>these methods</w:delText>
        </w:r>
      </w:del>
      <w:ins w:id="549" w:author="Michael Decker" w:date="2020-04-18T10:26:00Z">
        <w:r w:rsidR="0031754A">
          <w:rPr>
            <w:rFonts w:cs="Times New Roman"/>
            <w:szCs w:val="24"/>
          </w:rPr>
          <w:t>some of this</w:t>
        </w:r>
      </w:ins>
      <w:r w:rsidR="00A52AA4">
        <w:rPr>
          <w:rFonts w:cs="Times New Roman"/>
          <w:szCs w:val="24"/>
        </w:rPr>
        <w:t xml:space="preserve"> into account </w:t>
      </w:r>
      <w:del w:id="550"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1"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2"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3" w:author="Michael Decker" w:date="2020-04-18T10:14:00Z">
        <w:r w:rsidR="00C33A0F" w:rsidDel="006608B0">
          <w:rPr>
            <w:rFonts w:cs="Times New Roman"/>
            <w:szCs w:val="24"/>
          </w:rPr>
          <w:delText>se</w:delText>
        </w:r>
      </w:del>
      <w:r w:rsidR="00C33A0F">
        <w:rPr>
          <w:rFonts w:cs="Times New Roman"/>
          <w:szCs w:val="24"/>
        </w:rPr>
        <w:t xml:space="preserve"> vectors </w:t>
      </w:r>
      <w:ins w:id="554" w:author="Michael Decker" w:date="2020-04-18T10:12:00Z">
        <w:r w:rsidR="006608B0">
          <w:rPr>
            <w:rFonts w:cs="Times New Roman"/>
            <w:szCs w:val="24"/>
          </w:rPr>
          <w:t xml:space="preserve">produced </w:t>
        </w:r>
      </w:ins>
      <w:ins w:id="555"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6" w:author="Michael Decker" w:date="2020-04-18T10:24:00Z">
        <w:r w:rsidR="00C33A0F" w:rsidDel="0031754A">
          <w:rPr>
            <w:rFonts w:cs="Times New Roman"/>
            <w:szCs w:val="24"/>
          </w:rPr>
          <w:delText xml:space="preserve"> </w:delText>
        </w:r>
      </w:del>
      <w:del w:id="557" w:author="Michael Decker" w:date="2020-04-18T10:14:00Z">
        <w:r w:rsidR="00C33A0F" w:rsidDel="006608B0">
          <w:rPr>
            <w:rFonts w:cs="Times New Roman"/>
            <w:szCs w:val="24"/>
          </w:rPr>
          <w:delText xml:space="preserve">that </w:delText>
        </w:r>
      </w:del>
      <w:del w:id="558" w:author="Michael Decker" w:date="2020-04-18T10:24:00Z">
        <w:r w:rsidR="00C33A0F" w:rsidDel="0031754A">
          <w:rPr>
            <w:rFonts w:cs="Times New Roman"/>
            <w:szCs w:val="24"/>
          </w:rPr>
          <w:delText>focus</w:delText>
        </w:r>
      </w:del>
      <w:del w:id="559" w:author="Michael Decker" w:date="2020-04-18T10:17:00Z">
        <w:r w:rsidR="00C33A0F" w:rsidDel="005B4334">
          <w:rPr>
            <w:rFonts w:cs="Times New Roman"/>
            <w:szCs w:val="24"/>
          </w:rPr>
          <w:delText>es</w:delText>
        </w:r>
      </w:del>
      <w:del w:id="560" w:author="Michael Decker" w:date="2020-04-18T10:24:00Z">
        <w:r w:rsidR="00C33A0F" w:rsidDel="0031754A">
          <w:rPr>
            <w:rFonts w:cs="Times New Roman"/>
            <w:szCs w:val="24"/>
          </w:rPr>
          <w:delText xml:space="preserve"> on the raw value of the grouped terms</w:delText>
        </w:r>
      </w:del>
      <w:ins w:id="561" w:author="Michael Decker" w:date="2020-04-18T10:14:00Z">
        <w:r w:rsidR="006608B0">
          <w:rPr>
            <w:rFonts w:cs="Times New Roman"/>
            <w:szCs w:val="24"/>
          </w:rPr>
          <w:t>.</w:t>
        </w:r>
      </w:ins>
      <w:del w:id="562" w:author="Michael Decker" w:date="2020-04-18T10:14:00Z">
        <w:r w:rsidR="00C33A0F" w:rsidDel="006608B0">
          <w:rPr>
            <w:rFonts w:cs="Times New Roman"/>
            <w:szCs w:val="24"/>
          </w:rPr>
          <w:delText>,</w:delText>
        </w:r>
      </w:del>
      <w:r w:rsidR="00C33A0F">
        <w:rPr>
          <w:rFonts w:cs="Times New Roman"/>
          <w:szCs w:val="24"/>
        </w:rPr>
        <w:t xml:space="preserve"> </w:t>
      </w:r>
      <w:del w:id="563" w:author="Michael Decker" w:date="2020-04-18T10:14:00Z">
        <w:r w:rsidR="00C33A0F" w:rsidDel="006608B0">
          <w:rPr>
            <w:rFonts w:cs="Times New Roman"/>
            <w:szCs w:val="24"/>
          </w:rPr>
          <w:delText xml:space="preserve">which </w:delText>
        </w:r>
      </w:del>
      <w:ins w:id="564" w:author="Michael Decker" w:date="2020-04-18T10:14:00Z">
        <w:r w:rsidR="006608B0">
          <w:rPr>
            <w:rFonts w:cs="Times New Roman"/>
            <w:szCs w:val="24"/>
          </w:rPr>
          <w:t xml:space="preserve"> </w:t>
        </w:r>
      </w:ins>
      <w:ins w:id="565" w:author="Michael Decker" w:date="2020-04-18T10:57:00Z">
        <w:r w:rsidR="00693A2D">
          <w:rPr>
            <w:rFonts w:cs="Times New Roman"/>
            <w:szCs w:val="24"/>
          </w:rPr>
          <w:t>The similarity measure resulting f</w:t>
        </w:r>
      </w:ins>
      <w:ins w:id="566" w:author="Michael Decker" w:date="2020-04-18T10:58:00Z">
        <w:r w:rsidR="00693A2D">
          <w:rPr>
            <w:rFonts w:cs="Times New Roman"/>
            <w:szCs w:val="24"/>
          </w:rPr>
          <w:t>rom the ap</w:t>
        </w:r>
      </w:ins>
      <w:ins w:id="567" w:author="Michael Decker" w:date="2020-04-18T10:18:00Z">
        <w:r w:rsidR="0055239E">
          <w:rPr>
            <w:rFonts w:cs="Times New Roman"/>
            <w:szCs w:val="24"/>
          </w:rPr>
          <w:t>proach</w:t>
        </w:r>
      </w:ins>
      <w:ins w:id="568" w:author="Michael Decker" w:date="2020-04-18T10:14:00Z">
        <w:r w:rsidR="006608B0">
          <w:rPr>
            <w:rFonts w:cs="Times New Roman"/>
            <w:szCs w:val="24"/>
          </w:rPr>
          <w:t xml:space="preserve"> </w:t>
        </w:r>
      </w:ins>
      <w:del w:id="569" w:author="Michael Decker" w:date="2020-04-18T10:58:00Z">
        <w:r w:rsidR="00C33A0F" w:rsidDel="00693A2D">
          <w:rPr>
            <w:rFonts w:cs="Times New Roman"/>
            <w:szCs w:val="24"/>
          </w:rPr>
          <w:delText xml:space="preserve">provides a </w:delText>
        </w:r>
      </w:del>
      <w:ins w:id="570" w:author="Michael Decker" w:date="2020-04-18T10:58:00Z">
        <w:r w:rsidR="00693A2D">
          <w:rPr>
            <w:rFonts w:cs="Times New Roman"/>
            <w:szCs w:val="24"/>
          </w:rPr>
          <w:t xml:space="preserve">helps to deal with complex semantic relations and </w:t>
        </w:r>
      </w:ins>
      <w:ins w:id="571" w:author="Michael Decker" w:date="2020-04-18T10:59:00Z">
        <w:r w:rsidR="00BD23F2">
          <w:rPr>
            <w:rFonts w:cs="Times New Roman"/>
            <w:szCs w:val="24"/>
          </w:rPr>
          <w:t xml:space="preserve">can </w:t>
        </w:r>
      </w:ins>
      <w:ins w:id="572" w:author="Michael Decker" w:date="2020-04-18T10:58:00Z">
        <w:r w:rsidR="00693A2D">
          <w:rPr>
            <w:rFonts w:cs="Times New Roman"/>
            <w:szCs w:val="24"/>
          </w:rPr>
          <w:t>provide</w:t>
        </w:r>
      </w:ins>
      <w:ins w:id="573" w:author="Michael Decker" w:date="2020-04-18T11:00:00Z">
        <w:r w:rsidR="008A2411">
          <w:rPr>
            <w:rFonts w:cs="Times New Roman"/>
            <w:szCs w:val="24"/>
          </w:rPr>
          <w:t xml:space="preserve"> a</w:t>
        </w:r>
      </w:ins>
      <w:ins w:id="574" w:author="Michael Decker" w:date="2020-04-18T10:59:00Z">
        <w:r w:rsidR="00A23673">
          <w:rPr>
            <w:rFonts w:cs="Times New Roman"/>
            <w:szCs w:val="24"/>
          </w:rPr>
          <w:t xml:space="preserve"> </w:t>
        </w:r>
      </w:ins>
      <w:r w:rsidR="00C33A0F">
        <w:rPr>
          <w:rFonts w:cs="Times New Roman"/>
          <w:szCs w:val="24"/>
        </w:rPr>
        <w:t xml:space="preserve">solution </w:t>
      </w:r>
      <w:ins w:id="575" w:author="Michael Decker" w:date="2020-04-18T10:28:00Z">
        <w:r w:rsidR="0031754A">
          <w:rPr>
            <w:rFonts w:cs="Times New Roman"/>
            <w:szCs w:val="24"/>
          </w:rPr>
          <w:t xml:space="preserve">to the </w:t>
        </w:r>
      </w:ins>
      <w:del w:id="576"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7" w:author="Michael Decker" w:date="2020-04-18T10:28:00Z">
        <w:r w:rsidR="00C33A0F" w:rsidDel="0031754A">
          <w:rPr>
            <w:rFonts w:cs="Times New Roman"/>
            <w:szCs w:val="24"/>
          </w:rPr>
          <w:delText>s</w:delText>
        </w:r>
      </w:del>
      <w:del w:id="578" w:author="Michael Decker" w:date="2020-04-18T10:59:00Z">
        <w:r w:rsidR="00C33A0F" w:rsidDel="005E782C">
          <w:rPr>
            <w:rFonts w:cs="Times New Roman"/>
            <w:szCs w:val="24"/>
          </w:rPr>
          <w:delText>,</w:delText>
        </w:r>
      </w:del>
      <w:r w:rsidR="00C33A0F">
        <w:rPr>
          <w:rFonts w:cs="Times New Roman"/>
          <w:szCs w:val="24"/>
        </w:rPr>
        <w:t xml:space="preserve"> </w:t>
      </w:r>
      <w:del w:id="579" w:author="Michael Decker" w:date="2020-04-18T10:28:00Z">
        <w:r w:rsidR="00C33A0F" w:rsidDel="0031754A">
          <w:rPr>
            <w:rFonts w:cs="Times New Roman"/>
            <w:szCs w:val="24"/>
          </w:rPr>
          <w:delText xml:space="preserve">such </w:delText>
        </w:r>
      </w:del>
      <w:ins w:id="580" w:author="Michael Decker" w:date="2020-04-18T10:28:00Z">
        <w:r w:rsidR="0031754A">
          <w:rPr>
            <w:rFonts w:cs="Times New Roman"/>
            <w:szCs w:val="24"/>
          </w:rPr>
          <w:t>of</w:t>
        </w:r>
      </w:ins>
      <w:del w:id="581" w:author="Michael Decker" w:date="2020-04-18T10:28:00Z">
        <w:r w:rsidR="00C33A0F" w:rsidDel="0031754A">
          <w:rPr>
            <w:rFonts w:cs="Times New Roman"/>
            <w:szCs w:val="24"/>
          </w:rPr>
          <w:delText>as</w:delText>
        </w:r>
      </w:del>
      <w:r w:rsidR="00C33A0F">
        <w:rPr>
          <w:rFonts w:cs="Times New Roman"/>
          <w:szCs w:val="24"/>
        </w:rPr>
        <w:t xml:space="preserve"> native language</w:t>
      </w:r>
      <w:ins w:id="582" w:author="Michael Decker" w:date="2020-04-18T10:28:00Z">
        <w:r w:rsidR="0031754A">
          <w:rPr>
            <w:rFonts w:cs="Times New Roman"/>
            <w:szCs w:val="24"/>
          </w:rPr>
          <w:t xml:space="preserve"> among </w:t>
        </w:r>
      </w:ins>
      <w:ins w:id="583" w:author="Michael Decker" w:date="2020-04-18T10:29:00Z">
        <w:r w:rsidR="0031754A">
          <w:rPr>
            <w:rFonts w:cs="Times New Roman"/>
            <w:szCs w:val="24"/>
          </w:rPr>
          <w:t>others</w:t>
        </w:r>
      </w:ins>
      <w:del w:id="584"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5"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6" w:author="Michael Decker" w:date="2020-04-18T11:01:00Z">
        <w:r w:rsidR="003D46E5">
          <w:rPr>
            <w:rFonts w:cs="Times New Roman"/>
            <w:szCs w:val="24"/>
          </w:rPr>
          <w:t>:</w:t>
        </w:r>
      </w:ins>
      <w:del w:id="587"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8" w:author="Michael Decker" w:date="2020-04-18T10:15:00Z">
        <w:r w:rsidR="00F92CF5" w:rsidDel="00E44534">
          <w:rPr>
            <w:rFonts w:cs="Times New Roman"/>
            <w:szCs w:val="24"/>
          </w:rPr>
          <w:delText>supports the importance of our research in today’s modern coding age.</w:delText>
        </w:r>
      </w:del>
      <w:ins w:id="589"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del w:id="590"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1" w:author="Michael Decker" w:date="2020-04-18T11:01:00Z">
        <w:r w:rsidDel="003D46E5">
          <w:rPr>
            <w:rFonts w:cs="Times New Roman"/>
            <w:szCs w:val="24"/>
          </w:rPr>
          <w:delText>One of the first things that their team</w:delText>
        </w:r>
      </w:del>
      <w:ins w:id="592" w:author="Michael Decker" w:date="2020-04-18T11:01:00Z">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ins>
      <w:del w:id="593" w:author="Michael Decker" w:date="2020-04-18T11:01:00Z">
        <w:r w:rsidDel="003D46E5">
          <w:rPr>
            <w:rFonts w:cs="Times New Roman"/>
            <w:szCs w:val="24"/>
          </w:rPr>
          <w:delText xml:space="preserve"> </w:delText>
        </w:r>
      </w:del>
      <w:del w:id="594" w:author="Michael Decker" w:date="2020-04-18T11:02:00Z">
        <w:r w:rsidDel="003D46E5">
          <w:rPr>
            <w:rFonts w:cs="Times New Roman"/>
            <w:szCs w:val="24"/>
          </w:rPr>
          <w:delText xml:space="preserve">focuses on is the </w:delText>
        </w:r>
      </w:del>
      <w:r>
        <w:rPr>
          <w:rFonts w:cs="Times New Roman"/>
          <w:szCs w:val="24"/>
        </w:rPr>
        <w:t>detec</w:t>
      </w:r>
      <w:del w:id="595" w:author="Michael Decker" w:date="2020-04-18T11:02:00Z">
        <w:r w:rsidDel="003D46E5">
          <w:rPr>
            <w:rFonts w:cs="Times New Roman"/>
            <w:szCs w:val="24"/>
          </w:rPr>
          <w:delText>tion</w:delText>
        </w:r>
      </w:del>
      <w:ins w:id="596" w:author="Michael Decker" w:date="2020-04-18T11:02:00Z">
        <w:r w:rsidR="003D46E5">
          <w:rPr>
            <w:rFonts w:cs="Times New Roman"/>
            <w:szCs w:val="24"/>
          </w:rPr>
          <w:t>t</w:t>
        </w:r>
      </w:ins>
      <w:del w:id="597"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8" w:author="Michael Decker" w:date="2020-04-18T11:02:00Z">
        <w:r w:rsidR="003D46E5">
          <w:rPr>
            <w:rFonts w:cs="Times New Roman"/>
            <w:szCs w:val="24"/>
          </w:rPr>
          <w:t>, they are</w:t>
        </w:r>
      </w:ins>
      <w:del w:id="599"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0"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1" w:author="Michael Decker" w:date="2020-04-18T11:05:00Z">
        <w:r w:rsidR="0068462A">
          <w:rPr>
            <w:rFonts w:cs="Times New Roman"/>
            <w:szCs w:val="24"/>
          </w:rPr>
          <w:t>how they relate</w:t>
        </w:r>
      </w:ins>
      <w:del w:id="602"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3" w:author="Michael Decker" w:date="2020-04-18T11:05:00Z">
        <w:r w:rsidR="00C31453" w:rsidDel="002B3EAC">
          <w:rPr>
            <w:rFonts w:cs="Times New Roman"/>
            <w:szCs w:val="24"/>
          </w:rPr>
          <w:delText>their team</w:delText>
        </w:r>
      </w:del>
      <w:proofErr w:type="spellStart"/>
      <w:ins w:id="604" w:author="Michael Decker" w:date="2020-04-18T11:05:00Z">
        <w:r w:rsidR="002B3EAC">
          <w:rPr>
            <w:rFonts w:cs="Times New Roman"/>
            <w:szCs w:val="24"/>
          </w:rPr>
          <w:t>Fluri</w:t>
        </w:r>
        <w:proofErr w:type="spellEnd"/>
        <w:r w:rsidR="002B3EAC">
          <w:rPr>
            <w:rFonts w:cs="Times New Roman"/>
            <w:szCs w:val="24"/>
          </w:rPr>
          <w:t xml:space="preserve"> et al.</w:t>
        </w:r>
      </w:ins>
      <w:r w:rsidR="00C31453">
        <w:rPr>
          <w:rFonts w:cs="Times New Roman"/>
          <w:szCs w:val="24"/>
        </w:rPr>
        <w:t xml:space="preserve"> is that the closer a comment is to</w:t>
      </w:r>
      <w:ins w:id="605"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6"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7"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8" w:author="Michael Decker" w:date="2020-04-18T11:10:00Z">
        <w:r w:rsidR="00371DFF">
          <w:rPr>
            <w:rFonts w:cs="Times New Roman"/>
            <w:szCs w:val="24"/>
          </w:rPr>
          <w:t xml:space="preserve">As part of </w:t>
        </w:r>
      </w:ins>
      <w:r>
        <w:rPr>
          <w:rFonts w:cs="Times New Roman"/>
          <w:szCs w:val="24"/>
        </w:rPr>
        <w:t>Riehle and Arafat stud</w:t>
      </w:r>
      <w:ins w:id="609" w:author="Michael Decker" w:date="2020-04-18T11:10:00Z">
        <w:r w:rsidR="006642D7">
          <w:rPr>
            <w:rFonts w:cs="Times New Roman"/>
            <w:szCs w:val="24"/>
          </w:rPr>
          <w:t>y</w:t>
        </w:r>
      </w:ins>
      <w:ins w:id="610" w:author="Michael Decker" w:date="2020-04-18T11:11:00Z">
        <w:r w:rsidR="00371DFF">
          <w:rPr>
            <w:rFonts w:cs="Times New Roman"/>
            <w:szCs w:val="24"/>
          </w:rPr>
          <w:t xml:space="preserve"> on</w:t>
        </w:r>
      </w:ins>
      <w:del w:id="611" w:author="Michael Decker" w:date="2020-04-18T11:10:00Z">
        <w:r w:rsidDel="006642D7">
          <w:rPr>
            <w:rFonts w:cs="Times New Roman"/>
            <w:szCs w:val="24"/>
          </w:rPr>
          <w:delText>ied</w:delText>
        </w:r>
      </w:del>
      <w:r>
        <w:rPr>
          <w:rFonts w:cs="Times New Roman"/>
          <w:szCs w:val="24"/>
        </w:rPr>
        <w:t xml:space="preserve"> the commenting practices of open source </w:t>
      </w:r>
      <w:del w:id="612" w:author="Michael Decker" w:date="2020-04-18T11:09:00Z">
        <w:r w:rsidDel="00E2229F">
          <w:rPr>
            <w:rFonts w:cs="Times New Roman"/>
            <w:szCs w:val="24"/>
          </w:rPr>
          <w:delText>programming</w:delText>
        </w:r>
      </w:del>
      <w:ins w:id="613" w:author="Michael Decker" w:date="2020-04-18T11:09:00Z">
        <w:r w:rsidR="00E2229F">
          <w:rPr>
            <w:rFonts w:cs="Times New Roman"/>
            <w:szCs w:val="24"/>
          </w:rPr>
          <w:t>projects</w:t>
        </w:r>
      </w:ins>
      <w:r>
        <w:rPr>
          <w:rFonts w:cs="Times New Roman"/>
          <w:szCs w:val="24"/>
        </w:rPr>
        <w:t xml:space="preserve">, </w:t>
      </w:r>
      <w:del w:id="614" w:author="Michael Decker" w:date="2020-04-18T11:11:00Z">
        <w:r w:rsidDel="00371DFF">
          <w:rPr>
            <w:rFonts w:cs="Times New Roman"/>
            <w:szCs w:val="24"/>
          </w:rPr>
          <w:delText xml:space="preserve">which </w:delText>
        </w:r>
      </w:del>
      <w:ins w:id="615"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6" w:author="Michael Decker" w:date="2020-04-18T11:11:00Z">
        <w:r w:rsidR="00371DFF">
          <w:rPr>
            <w:rFonts w:cs="Times New Roman"/>
            <w:szCs w:val="24"/>
          </w:rPr>
          <w:t>e</w:t>
        </w:r>
      </w:ins>
      <w:del w:id="617"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8" w:author="Michael Decker" w:date="2020-04-18T11:33:00Z">
        <w:r w:rsidDel="00C8238A">
          <w:rPr>
            <w:rFonts w:cs="Times New Roman"/>
            <w:szCs w:val="24"/>
          </w:rPr>
          <w:delText xml:space="preserve">a </w:delText>
        </w:r>
      </w:del>
      <w:r>
        <w:rPr>
          <w:rFonts w:cs="Times New Roman"/>
          <w:szCs w:val="24"/>
        </w:rPr>
        <w:t>project</w:t>
      </w:r>
      <w:ins w:id="619" w:author="Michael Decker" w:date="2020-04-18T11:33:00Z">
        <w:r w:rsidR="00C8238A">
          <w:rPr>
            <w:rFonts w:cs="Times New Roman"/>
            <w:szCs w:val="24"/>
          </w:rPr>
          <w:t>s</w:t>
        </w:r>
      </w:ins>
      <w:r w:rsidR="00CF64B0">
        <w:rPr>
          <w:rFonts w:cs="Times New Roman"/>
          <w:szCs w:val="24"/>
        </w:rPr>
        <w:t xml:space="preserve">.  </w:t>
      </w:r>
      <w:del w:id="620" w:author="Michael Decker" w:date="2020-04-18T11:08:00Z">
        <w:r w:rsidDel="00B659D3">
          <w:rPr>
            <w:rFonts w:cs="Times New Roman"/>
            <w:szCs w:val="24"/>
          </w:rPr>
          <w:delText>Interestingly</w:delText>
        </w:r>
      </w:del>
      <w:ins w:id="621" w:author="Michael Decker" w:date="2020-04-18T11:08:00Z">
        <w:r w:rsidR="00B659D3">
          <w:rPr>
            <w:rFonts w:cs="Times New Roman"/>
            <w:szCs w:val="24"/>
          </w:rPr>
          <w:t>The results show</w:t>
        </w:r>
      </w:ins>
      <w:del w:id="622" w:author="Michael Decker" w:date="2020-04-18T11:08:00Z">
        <w:r w:rsidR="00EF22AD" w:rsidDel="00B659D3">
          <w:rPr>
            <w:rFonts w:cs="Times New Roman"/>
            <w:szCs w:val="24"/>
          </w:rPr>
          <w:delText>,</w:delText>
        </w:r>
      </w:del>
      <w:ins w:id="623"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4" w:author="Michael Decker" w:date="2020-04-18T11:08:00Z">
        <w:r w:rsidR="00565233">
          <w:rPr>
            <w:rFonts w:cs="Times New Roman"/>
            <w:szCs w:val="24"/>
          </w:rPr>
          <w:t>s</w:t>
        </w:r>
      </w:ins>
      <w:del w:id="625" w:author="Michael Decker" w:date="2020-04-18T11:08:00Z">
        <w:r w:rsidDel="00565233">
          <w:rPr>
            <w:rFonts w:cs="Times New Roman"/>
            <w:szCs w:val="24"/>
          </w:rPr>
          <w:delText>ed</w:delText>
        </w:r>
      </w:del>
      <w:r>
        <w:rPr>
          <w:rFonts w:cs="Times New Roman"/>
          <w:szCs w:val="24"/>
        </w:rPr>
        <w:t xml:space="preserve"> that the </w:t>
      </w:r>
      <w:del w:id="626" w:author="Michael Decker" w:date="2020-04-18T11:33:00Z">
        <w:r w:rsidDel="000026D8">
          <w:rPr>
            <w:rFonts w:cs="Times New Roman"/>
            <w:szCs w:val="24"/>
          </w:rPr>
          <w:delText xml:space="preserve">longer </w:delText>
        </w:r>
      </w:del>
      <w:ins w:id="627"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8" w:author="Michael Decker" w:date="2020-04-18T11:08:00Z">
        <w:r w:rsidR="009B47F2">
          <w:rPr>
            <w:rFonts w:cs="Times New Roman"/>
            <w:szCs w:val="24"/>
          </w:rPr>
          <w:t>.</w:t>
        </w:r>
      </w:ins>
      <w:ins w:id="629"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0" w:author="Michael Decker" w:date="2020-04-18T11:13:00Z"/>
          <w:rFonts w:cs="Times New Roman"/>
          <w:szCs w:val="24"/>
        </w:rPr>
      </w:pPr>
      <w:del w:id="631"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2" w:author="Michael Decker" w:date="2020-04-18T11:23:00Z"/>
        </w:rPr>
      </w:pPr>
      <w:bookmarkStart w:id="633" w:name="_Ref33723167"/>
      <w:bookmarkStart w:id="634" w:name="_Ref34207284"/>
      <w:bookmarkStart w:id="635" w:name="_Toc37725985"/>
      <w:del w:id="636" w:author="Michael Decker" w:date="2020-04-18T09:09:00Z">
        <w:r w:rsidDel="00415609">
          <w:delText>Automated Summarization and Text Detection</w:delText>
        </w:r>
      </w:del>
      <w:bookmarkEnd w:id="633"/>
      <w:bookmarkEnd w:id="634"/>
      <w:bookmarkEnd w:id="635"/>
    </w:p>
    <w:p w14:paraId="0DAB7EC7" w14:textId="3DC572E5" w:rsidR="006B4409" w:rsidDel="00415609" w:rsidRDefault="0074622D" w:rsidP="00E72C9A">
      <w:pPr>
        <w:rPr>
          <w:del w:id="637" w:author="Michael Decker" w:date="2020-04-18T09:08:00Z"/>
          <w:rFonts w:cs="Times New Roman"/>
          <w:szCs w:val="24"/>
        </w:rPr>
      </w:pPr>
      <w:del w:id="638"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39" w:author="Michael Decker" w:date="2020-04-18T09:08:00Z"/>
          <w:rFonts w:cs="Times New Roman"/>
          <w:szCs w:val="24"/>
        </w:rPr>
      </w:pPr>
      <w:del w:id="640"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1" w:author="Michael Decker" w:date="2020-04-18T11:23:00Z"/>
          <w:rFonts w:cs="Times New Roman"/>
          <w:szCs w:val="24"/>
        </w:rPr>
      </w:pPr>
      <w:del w:id="642" w:author="Michael Decker" w:date="2020-04-18T11:23:00Z">
        <w:r w:rsidDel="003F27F3">
          <w:rPr>
            <w:rFonts w:cs="Times New Roman"/>
            <w:szCs w:val="24"/>
          </w:rPr>
          <w:delText xml:space="preserve">The </w:delText>
        </w:r>
      </w:del>
      <w:del w:id="643" w:author="Michael Decker" w:date="2020-04-18T09:09:00Z">
        <w:r w:rsidDel="00415609">
          <w:rPr>
            <w:rFonts w:cs="Times New Roman"/>
            <w:szCs w:val="24"/>
          </w:rPr>
          <w:delText>concept of text detection, particularly in relation to emai</w:delText>
        </w:r>
      </w:del>
      <w:del w:id="644"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5"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7"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8" w:author="Michael Decker" w:date="2020-04-18T09:11:00Z">
        <w:r w:rsidR="00020FE0" w:rsidDel="00415609">
          <w:rPr>
            <w:rFonts w:cs="Times New Roman"/>
            <w:szCs w:val="24"/>
          </w:rPr>
          <w:delText xml:space="preserve">in its review </w:delText>
        </w:r>
      </w:del>
      <w:del w:id="649"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0"/>
      <w:del w:id="651"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2" w:author="Michael Decker" w:date="2020-04-18T11:18:00Z">
        <w:r w:rsidR="00941C81" w:rsidDel="00D952D6">
          <w:rPr>
            <w:rFonts w:cs="Times New Roman"/>
            <w:szCs w:val="24"/>
          </w:rPr>
          <w:delText>D</w:delText>
        </w:r>
      </w:del>
      <w:del w:id="653" w:author="Michael Decker" w:date="2020-04-18T11:22:00Z">
        <w:r w:rsidR="00941C81" w:rsidDel="003F27F3">
          <w:rPr>
            <w:rFonts w:cs="Times New Roman"/>
            <w:szCs w:val="24"/>
          </w:rPr>
          <w:delText>etecting</w:delText>
        </w:r>
        <w:commentRangeEnd w:id="650"/>
        <w:r w:rsidR="002B6D9F" w:rsidDel="003F27F3">
          <w:rPr>
            <w:rStyle w:val="CommentReference"/>
          </w:rPr>
          <w:commentReference w:id="650"/>
        </w:r>
        <w:r w:rsidR="00941C81" w:rsidDel="003F27F3">
          <w:rPr>
            <w:rFonts w:cs="Times New Roman"/>
            <w:szCs w:val="24"/>
          </w:rPr>
          <w:delText xml:space="preserve"> spam occu</w:delText>
        </w:r>
      </w:del>
      <w:del w:id="654" w:author="Michael Decker" w:date="2020-04-18T11:15:00Z">
        <w:r w:rsidR="00941C81" w:rsidDel="00B31DA8">
          <w:rPr>
            <w:rFonts w:cs="Times New Roman"/>
            <w:szCs w:val="24"/>
          </w:rPr>
          <w:delText>r</w:delText>
        </w:r>
      </w:del>
      <w:del w:id="655" w:author="Michael Decker" w:date="2020-04-18T11:16:00Z">
        <w:r w:rsidR="00941C81" w:rsidDel="00E34E99">
          <w:rPr>
            <w:rFonts w:cs="Times New Roman"/>
            <w:szCs w:val="24"/>
          </w:rPr>
          <w:delText>s</w:delText>
        </w:r>
      </w:del>
      <w:del w:id="656"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7" w:author="Michael Decker" w:date="2020-04-18T11:15:00Z">
        <w:r w:rsidR="00941C81" w:rsidDel="00734DAA">
          <w:rPr>
            <w:rFonts w:cs="Times New Roman"/>
            <w:szCs w:val="24"/>
          </w:rPr>
          <w:delText xml:space="preserve"> beings </w:delText>
        </w:r>
      </w:del>
      <w:del w:id="658"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59" w:author="Michael Decker" w:date="2020-04-18T11:23:00Z">
        <w:r w:rsidR="00AA68AF" w:rsidDel="003F27F3">
          <w:rPr>
            <w:rFonts w:cs="Times New Roman"/>
            <w:szCs w:val="24"/>
          </w:rPr>
          <w:delText xml:space="preserve">While this method of detection does not focus on detecting or understanding code, </w:delText>
        </w:r>
      </w:del>
      <w:del w:id="660"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1" w:author="Michael Decker" w:date="2020-04-18T11:23:00Z">
        <w:r w:rsidR="00C31453" w:rsidDel="003F27F3">
          <w:rPr>
            <w:rFonts w:cs="Times New Roman"/>
            <w:szCs w:val="24"/>
          </w:rPr>
          <w:delText xml:space="preserve">work is </w:delText>
        </w:r>
      </w:del>
      <w:del w:id="662" w:author="Michael Decker" w:date="2020-04-18T11:19:00Z">
        <w:r w:rsidR="00C31453" w:rsidDel="00055980">
          <w:rPr>
            <w:rFonts w:cs="Times New Roman"/>
            <w:szCs w:val="24"/>
          </w:rPr>
          <w:delText xml:space="preserve">highly </w:delText>
        </w:r>
      </w:del>
      <w:del w:id="663" w:author="Michael Decker" w:date="2020-04-18T11:23:00Z">
        <w:r w:rsidR="00C31453" w:rsidDel="003F27F3">
          <w:rPr>
            <w:rFonts w:cs="Times New Roman"/>
            <w:szCs w:val="24"/>
          </w:rPr>
          <w:delText>related to what we are doing, as detection of spam is l</w:delText>
        </w:r>
      </w:del>
      <w:del w:id="664" w:author="Michael Decker" w:date="2020-04-18T11:19:00Z">
        <w:r w:rsidR="00C31453" w:rsidDel="00055980">
          <w:rPr>
            <w:rFonts w:cs="Times New Roman"/>
            <w:szCs w:val="24"/>
          </w:rPr>
          <w:delText xml:space="preserve">argely the same as </w:delText>
        </w:r>
      </w:del>
      <w:del w:id="665"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6" w:name="_Toc37725986"/>
      <w:bookmarkStart w:id="667" w:name="_Ref38051571"/>
      <w:r w:rsidR="00432E70">
        <w:t>Background</w:t>
      </w:r>
      <w:bookmarkEnd w:id="666"/>
      <w:bookmarkEnd w:id="667"/>
    </w:p>
    <w:p w14:paraId="40C3A5E3" w14:textId="6D92FA3B" w:rsidR="004360A8" w:rsidRDefault="004360A8" w:rsidP="004360A8">
      <w:pPr>
        <w:rPr>
          <w:ins w:id="668" w:author="Michael Decker" w:date="2020-04-18T12:01:00Z"/>
        </w:rPr>
        <w:pPrChange w:id="669" w:author="Michael Decker" w:date="2020-04-18T12:01:00Z">
          <w:pPr>
            <w:pStyle w:val="Heading2"/>
            <w:numPr>
              <w:ilvl w:val="0"/>
              <w:numId w:val="0"/>
            </w:numPr>
          </w:pPr>
        </w:pPrChange>
      </w:pPr>
      <w:bookmarkStart w:id="670" w:name="_Toc37725987"/>
      <w:ins w:id="671" w:author="Michael Decker" w:date="2020-04-18T12:01:00Z">
        <w:r>
          <w:t xml:space="preserve">In </w:t>
        </w:r>
        <w:r>
          <w:t>this chapter</w:t>
        </w:r>
        <w:r>
          <w:t xml:space="preserve">, we provide </w:t>
        </w:r>
        <w:r w:rsidR="00952506">
          <w:t xml:space="preserve">background </w:t>
        </w:r>
      </w:ins>
      <w:ins w:id="672" w:author="Michael Decker" w:date="2020-04-18T12:02:00Z">
        <w:r w:rsidR="00952506">
          <w:t xml:space="preserve">information </w:t>
        </w:r>
      </w:ins>
      <w:ins w:id="673" w:author="Michael Decker" w:date="2020-04-18T12:01:00Z">
        <w:r w:rsidR="00952506">
          <w:t xml:space="preserve">on </w:t>
        </w:r>
      </w:ins>
      <w:ins w:id="674" w:author="Michael Decker" w:date="2020-04-18T12:02:00Z">
        <w:r w:rsidR="00952506">
          <w:t xml:space="preserve">both decision trees and on </w:t>
        </w:r>
        <w:proofErr w:type="spellStart"/>
        <w:r w:rsidR="00952506">
          <w:t>srcML</w:t>
        </w:r>
        <w:proofErr w:type="spellEnd"/>
        <w:r w:rsidR="00952506">
          <w:t xml:space="preserve">.  </w:t>
        </w:r>
      </w:ins>
      <w:ins w:id="675" w:author="Michael Decker" w:date="2020-04-18T12:03:00Z">
        <w:r w:rsidR="00A633AE">
          <w:t>More specifically, we go over decision trees i</w:t>
        </w:r>
      </w:ins>
      <w:ins w:id="676" w:author="Michael Decker" w:date="2020-04-18T12:02:00Z">
        <w:r w:rsidR="00A633AE">
          <w:t xml:space="preserve">n </w:t>
        </w:r>
      </w:ins>
      <w:ins w:id="677" w:author="Michael Decker" w:date="2020-04-18T12:03:00Z">
        <w:r w:rsidR="00A633AE">
          <w:t xml:space="preserve">Section </w:t>
        </w:r>
        <w:r w:rsidR="00A633AE">
          <w:fldChar w:fldCharType="begin"/>
        </w:r>
        <w:r w:rsidR="00A633AE">
          <w:instrText xml:space="preserve"> REF _Ref38103799 \r \h </w:instrText>
        </w:r>
      </w:ins>
      <w:r w:rsidR="00A633AE">
        <w:fldChar w:fldCharType="separate"/>
      </w:r>
      <w:ins w:id="678" w:author="Michael Decker" w:date="2020-04-18T12:03:00Z">
        <w:r w:rsidR="00A633AE">
          <w:t xml:space="preserve">3.1. </w:t>
        </w:r>
        <w:r w:rsidR="00A633AE">
          <w:fldChar w:fldCharType="end"/>
        </w:r>
      </w:ins>
      <w:ins w:id="679" w:author="Michael Decker" w:date="2020-04-18T12:04:00Z">
        <w:r w:rsidR="00A633AE">
          <w:t xml:space="preserve">and </w:t>
        </w:r>
        <w:proofErr w:type="spellStart"/>
        <w:r w:rsidR="00A633AE">
          <w:t>srcML</w:t>
        </w:r>
        <w:proofErr w:type="spellEnd"/>
        <w:r w:rsidR="00A633AE">
          <w:t xml:space="preserve"> in Section </w:t>
        </w:r>
      </w:ins>
      <w:ins w:id="680" w:author="Michael Decker" w:date="2020-04-18T12:03:00Z">
        <w:r w:rsidR="00A633AE">
          <w:fldChar w:fldCharType="begin"/>
        </w:r>
        <w:r w:rsidR="00A633AE">
          <w:instrText xml:space="preserve"> REF _Ref38103802 \r \h </w:instrText>
        </w:r>
      </w:ins>
      <w:r w:rsidR="00A633AE">
        <w:fldChar w:fldCharType="separate"/>
      </w:r>
      <w:ins w:id="681" w:author="Michael Decker" w:date="2020-04-18T12:03:00Z">
        <w:r w:rsidR="00A633AE">
          <w:t xml:space="preserve">3.2. </w:t>
        </w:r>
        <w:r w:rsidR="00A633AE">
          <w:fldChar w:fldCharType="end"/>
        </w:r>
      </w:ins>
    </w:p>
    <w:p w14:paraId="18446F8A" w14:textId="32E61BC2" w:rsidR="00432E70" w:rsidRDefault="00432E70" w:rsidP="00952506">
      <w:pPr>
        <w:pStyle w:val="Heading2"/>
        <w:pPrChange w:id="682" w:author="Michael Decker" w:date="2020-04-18T12:02:00Z">
          <w:pPr>
            <w:pStyle w:val="Heading2"/>
          </w:pPr>
        </w:pPrChange>
      </w:pPr>
      <w:bookmarkStart w:id="683" w:name="_Ref38103799"/>
      <w:r>
        <w:t>Decision Trees</w:t>
      </w:r>
      <w:bookmarkEnd w:id="670"/>
      <w:bookmarkEnd w:id="683"/>
    </w:p>
    <w:p w14:paraId="17263F96" w14:textId="411A4A62" w:rsidR="008045AB" w:rsidDel="0004189E" w:rsidRDefault="008045AB" w:rsidP="008045AB">
      <w:pPr>
        <w:rPr>
          <w:del w:id="684" w:author="Michael Decker" w:date="2020-04-18T12:09:00Z"/>
          <w:rFonts w:cs="Times New Roman"/>
          <w:szCs w:val="24"/>
        </w:rPr>
      </w:pPr>
      <w:r>
        <w:rPr>
          <w:rFonts w:cs="Times New Roman"/>
          <w:szCs w:val="24"/>
        </w:rPr>
        <w:t xml:space="preserve">In this </w:t>
      </w:r>
      <w:del w:id="685" w:author="Michael Decker" w:date="2020-04-18T12:04:00Z">
        <w:r w:rsidDel="00411235">
          <w:rPr>
            <w:rFonts w:cs="Times New Roman"/>
            <w:szCs w:val="24"/>
          </w:rPr>
          <w:delText xml:space="preserve">chapter </w:delText>
        </w:r>
      </w:del>
      <w:ins w:id="686" w:author="Michael Decker" w:date="2020-04-18T12:04:00Z">
        <w:r w:rsidR="00411235">
          <w:rPr>
            <w:rFonts w:cs="Times New Roman"/>
            <w:szCs w:val="24"/>
          </w:rPr>
          <w:t>section</w:t>
        </w:r>
      </w:ins>
      <w:ins w:id="687" w:author="Michael Decker" w:date="2020-04-18T12:10:00Z">
        <w:r w:rsidR="0004189E">
          <w:rPr>
            <w:rFonts w:cs="Times New Roman"/>
            <w:szCs w:val="24"/>
          </w:rPr>
          <w:t>,</w:t>
        </w:r>
      </w:ins>
      <w:ins w:id="688" w:author="Michael Decker" w:date="2020-04-18T12:04:00Z">
        <w:r w:rsidR="00411235">
          <w:rPr>
            <w:rFonts w:cs="Times New Roman"/>
            <w:szCs w:val="24"/>
          </w:rPr>
          <w:t xml:space="preserve"> </w:t>
        </w:r>
      </w:ins>
      <w:ins w:id="689" w:author="Michael Decker" w:date="2020-04-18T12:19:00Z">
        <w:r w:rsidR="00D03A9F">
          <w:rPr>
            <w:rFonts w:cs="Times New Roman"/>
            <w:szCs w:val="24"/>
          </w:rPr>
          <w:t>we briefly talk about machine learning and why we</w:t>
        </w:r>
      </w:ins>
      <w:ins w:id="690" w:author="Michael Decker" w:date="2020-04-18T12:20:00Z">
        <w:r w:rsidR="00D03A9F">
          <w:rPr>
            <w:rFonts w:cs="Times New Roman"/>
            <w:szCs w:val="24"/>
          </w:rPr>
          <w:t xml:space="preserve"> choose decision trees.  </w:t>
        </w:r>
      </w:ins>
      <w:del w:id="691" w:author="Michael Decker" w:date="2020-04-18T12:20:00Z">
        <w:r w:rsidDel="00D03A9F">
          <w:rPr>
            <w:rFonts w:cs="Times New Roman"/>
            <w:szCs w:val="24"/>
          </w:rPr>
          <w:delText>w</w:delText>
        </w:r>
      </w:del>
      <w:ins w:id="692" w:author="Michael Decker" w:date="2020-04-18T12:20:00Z">
        <w:r w:rsidR="00D03A9F">
          <w:rPr>
            <w:rFonts w:cs="Times New Roman"/>
            <w:szCs w:val="24"/>
          </w:rPr>
          <w:t>W</w:t>
        </w:r>
      </w:ins>
      <w:r>
        <w:rPr>
          <w:rFonts w:cs="Times New Roman"/>
          <w:szCs w:val="24"/>
        </w:rPr>
        <w:t xml:space="preserve">e </w:t>
      </w:r>
      <w:ins w:id="693" w:author="Michael Decker" w:date="2020-04-18T12:20:00Z">
        <w:r w:rsidR="00D03A9F">
          <w:rPr>
            <w:rFonts w:cs="Times New Roman"/>
            <w:szCs w:val="24"/>
          </w:rPr>
          <w:t xml:space="preserve">then </w:t>
        </w:r>
      </w:ins>
      <w:del w:id="694" w:author="Michael Decker" w:date="2020-04-18T12:20:00Z">
        <w:r w:rsidDel="00D03A9F">
          <w:rPr>
            <w:rFonts w:cs="Times New Roman"/>
            <w:szCs w:val="24"/>
          </w:rPr>
          <w:delText xml:space="preserve">present </w:delText>
        </w:r>
      </w:del>
      <w:ins w:id="695" w:author="Michael Decker" w:date="2020-04-18T12:20:00Z">
        <w:r w:rsidR="00D03A9F">
          <w:rPr>
            <w:rFonts w:cs="Times New Roman"/>
            <w:szCs w:val="24"/>
          </w:rPr>
          <w:t>discuss</w:t>
        </w:r>
        <w:r w:rsidR="00D03A9F">
          <w:rPr>
            <w:rFonts w:cs="Times New Roman"/>
            <w:szCs w:val="24"/>
          </w:rPr>
          <w:t xml:space="preserve"> </w:t>
        </w:r>
      </w:ins>
      <w:r>
        <w:rPr>
          <w:rFonts w:cs="Times New Roman"/>
          <w:szCs w:val="24"/>
        </w:rPr>
        <w:t xml:space="preserve">decision trees, how they are built, and what their output looks like.  </w:t>
      </w:r>
      <w:del w:id="696" w:author="Michael Decker" w:date="2020-04-18T12:09:00Z">
        <w:r w:rsidRPr="002248ED" w:rsidDel="0004189E">
          <w:rPr>
            <w:rFonts w:cs="Times New Roman"/>
            <w:szCs w:val="24"/>
          </w:rPr>
          <w:delText>Within the field of machine learning there are many different options</w:delText>
        </w:r>
        <w:r w:rsidDel="0004189E">
          <w:rPr>
            <w:rFonts w:cs="Times New Roman"/>
            <w:szCs w:val="24"/>
          </w:rPr>
          <w:delText>,</w:delText>
        </w:r>
        <w:r w:rsidRPr="002248ED" w:rsidDel="0004189E">
          <w:rPr>
            <w:rFonts w:cs="Times New Roman"/>
            <w:szCs w:val="24"/>
          </w:rPr>
          <w:delText xml:space="preserve"> not just in algorithms</w:delText>
        </w:r>
        <w:r w:rsidDel="0004189E">
          <w:rPr>
            <w:rFonts w:cs="Times New Roman"/>
            <w:szCs w:val="24"/>
          </w:rPr>
          <w:delText>,</w:delText>
        </w:r>
        <w:r w:rsidRPr="002248ED" w:rsidDel="0004189E">
          <w:rPr>
            <w:rFonts w:cs="Times New Roman"/>
            <w:szCs w:val="24"/>
          </w:rPr>
          <w:delText xml:space="preserve"> but also in preconstructed implementations</w:delText>
        </w:r>
        <w:r w:rsidDel="0004189E">
          <w:rPr>
            <w:rFonts w:cs="Times New Roman"/>
            <w:szCs w:val="24"/>
          </w:rPr>
          <w:delText xml:space="preserve">.  </w:delText>
        </w:r>
        <w:r w:rsidRPr="002248ED" w:rsidDel="0004189E">
          <w:rPr>
            <w:rFonts w:cs="Times New Roman"/>
            <w:szCs w:val="24"/>
          </w:rPr>
          <w:delText>Of course, one can also always take the option of producing an implementation of an algorithm themselves, however for the sake of transparency, reproducibility, and validity we use verified implementations from within the scikit-learn Python library</w:delText>
        </w:r>
        <w:r w:rsidDel="0004189E">
          <w:rPr>
            <w:rFonts w:cs="Times New Roman"/>
            <w:szCs w:val="24"/>
          </w:rPr>
          <w:delText xml:space="preserve">.  </w:delText>
        </w:r>
      </w:del>
    </w:p>
    <w:p w14:paraId="31621C65" w14:textId="6905CDCB" w:rsidR="008045AB" w:rsidRPr="002248ED" w:rsidRDefault="008045AB" w:rsidP="0004189E">
      <w:pPr>
        <w:rPr>
          <w:rFonts w:cs="Times New Roman"/>
          <w:szCs w:val="24"/>
        </w:rPr>
        <w:pPrChange w:id="697" w:author="Michael Decker" w:date="2020-04-18T12:09:00Z">
          <w:pPr/>
        </w:pPrChange>
      </w:pPr>
      <w:del w:id="698" w:author="Michael Decker" w:date="2020-04-18T12:12:00Z">
        <w:r w:rsidDel="009E40F7">
          <w:rPr>
            <w:rFonts w:cs="Times New Roman"/>
            <w:szCs w:val="24"/>
          </w:rPr>
          <w:delText>With</w:delText>
        </w:r>
      </w:del>
      <w:ins w:id="699" w:author="Michael Decker" w:date="2020-04-18T12:12:00Z">
        <w:r w:rsidR="009E40F7">
          <w:rPr>
            <w:rFonts w:cs="Times New Roman"/>
            <w:szCs w:val="24"/>
          </w:rPr>
          <w:t>In</w:t>
        </w:r>
      </w:ins>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w:t>
      </w:r>
      <w:del w:id="700" w:author="Michael Decker" w:date="2020-04-18T12:15:00Z">
        <w:r w:rsidRPr="002248ED" w:rsidDel="008A3ED3">
          <w:rPr>
            <w:rFonts w:cs="Times New Roman"/>
            <w:szCs w:val="24"/>
          </w:rPr>
          <w:delText xml:space="preserve">must </w:delText>
        </w:r>
      </w:del>
      <w:r w:rsidRPr="002248ED">
        <w:rPr>
          <w:rFonts w:cs="Times New Roman"/>
          <w:szCs w:val="24"/>
        </w:rPr>
        <w:t>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w:t>
      </w:r>
      <w:commentRangeStart w:id="701"/>
      <w:r w:rsidRPr="002248ED">
        <w:rPr>
          <w:rFonts w:cs="Times New Roman"/>
          <w:szCs w:val="24"/>
        </w:rPr>
        <w:t>non-linear</w:t>
      </w:r>
      <w:del w:id="702" w:author="Michael Decker" w:date="2020-04-18T12:17:00Z">
        <w:r w:rsidRPr="002248ED" w:rsidDel="00C04195">
          <w:rPr>
            <w:rFonts w:cs="Times New Roman"/>
            <w:szCs w:val="24"/>
          </w:rPr>
          <w:delText xml:space="preserve"> </w:delText>
        </w:r>
      </w:del>
      <w:ins w:id="703" w:author="Michael Decker" w:date="2020-04-18T12:15:00Z">
        <w:r w:rsidR="00C04195">
          <w:rPr>
            <w:rFonts w:cs="Times New Roman"/>
            <w:szCs w:val="24"/>
          </w:rPr>
          <w:t xml:space="preserve"> </w:t>
        </w:r>
      </w:ins>
      <w:commentRangeEnd w:id="701"/>
      <w:ins w:id="704" w:author="Michael Decker" w:date="2020-04-18T12:17:00Z">
        <w:r w:rsidR="00C04195">
          <w:rPr>
            <w:rStyle w:val="CommentReference"/>
          </w:rPr>
          <w:commentReference w:id="701"/>
        </w:r>
      </w:ins>
      <w:r w:rsidRPr="002248ED">
        <w:rPr>
          <w:rFonts w:cs="Times New Roman"/>
          <w:szCs w:val="24"/>
        </w:rPr>
        <w:t>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del w:id="705" w:author="Michael Decker" w:date="2020-04-18T12:21:00Z">
        <w:r w:rsidRPr="002248ED" w:rsidDel="005A2278">
          <w:rPr>
            <w:rFonts w:cs="Times New Roman"/>
            <w:szCs w:val="24"/>
          </w:rPr>
          <w:delText xml:space="preserve">known </w:delText>
        </w:r>
      </w:del>
      <w:ins w:id="706" w:author="Michael Decker" w:date="2020-04-18T12:21:00Z">
        <w:r w:rsidR="005A2278">
          <w:rPr>
            <w:rFonts w:cs="Times New Roman"/>
            <w:szCs w:val="24"/>
          </w:rPr>
          <w:t>used</w:t>
        </w:r>
        <w:r w:rsidR="005A2278" w:rsidRPr="002248ED">
          <w:rPr>
            <w:rFonts w:cs="Times New Roman"/>
            <w:szCs w:val="24"/>
          </w:rPr>
          <w:t xml:space="preserve"> </w:t>
        </w:r>
      </w:ins>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ins w:id="707" w:author="Michael Decker" w:date="2020-04-18T12:21:00Z">
        <w:r w:rsidR="005C1712">
          <w:rPr>
            <w:rFonts w:cs="Times New Roman"/>
            <w:szCs w:val="24"/>
          </w:rPr>
          <w:t>.</w:t>
        </w:r>
      </w:ins>
      <w:del w:id="708" w:author="Michael Decker" w:date="2020-04-18T12:21:00Z">
        <w:r w:rsidRPr="005274B0" w:rsidDel="005C1712">
          <w:rPr>
            <w:rFonts w:cs="Times New Roman"/>
            <w:szCs w:val="24"/>
          </w:rPr>
          <w:delText>,</w:delText>
        </w:r>
      </w:del>
      <w:r w:rsidRPr="005274B0">
        <w:rPr>
          <w:rFonts w:cs="Times New Roman"/>
          <w:szCs w:val="24"/>
        </w:rPr>
        <w:t xml:space="preserve"> </w:t>
      </w:r>
      <w:ins w:id="709" w:author="Michael Decker" w:date="2020-04-18T12:21:00Z">
        <w:r w:rsidR="005C1712">
          <w:rPr>
            <w:rFonts w:cs="Times New Roman"/>
            <w:szCs w:val="24"/>
          </w:rPr>
          <w:t xml:space="preserve"> T</w:t>
        </w:r>
      </w:ins>
      <w:del w:id="710" w:author="Michael Decker" w:date="2020-04-18T12:21:00Z">
        <w:r w:rsidRPr="005274B0" w:rsidDel="005C1712">
          <w:rPr>
            <w:rFonts w:cs="Times New Roman"/>
            <w:szCs w:val="24"/>
          </w:rPr>
          <w:delText>t</w:delText>
        </w:r>
      </w:del>
      <w:r w:rsidRPr="005274B0">
        <w:rPr>
          <w:rFonts w:cs="Times New Roman"/>
          <w:szCs w:val="24"/>
        </w:rPr>
        <w:t xml:space="preserve">his is extremely </w:t>
      </w:r>
      <w:r w:rsidRPr="005274B0">
        <w:rPr>
          <w:rFonts w:cs="Times New Roman"/>
          <w:szCs w:val="24"/>
        </w:rPr>
        <w:lastRenderedPageBreak/>
        <w:t xml:space="preserve">important when considering </w:t>
      </w:r>
      <w:ins w:id="711" w:author="Michael Decker" w:date="2020-04-18T12:21:00Z">
        <w:r w:rsidR="00A727B4">
          <w:rPr>
            <w:rFonts w:cs="Times New Roman"/>
            <w:szCs w:val="24"/>
          </w:rPr>
          <w:t>t</w:t>
        </w:r>
      </w:ins>
      <w:ins w:id="712" w:author="Michael Decker" w:date="2020-04-18T12:22:00Z">
        <w:r w:rsidR="00A727B4">
          <w:rPr>
            <w:rFonts w:cs="Times New Roman"/>
            <w:szCs w:val="24"/>
          </w:rPr>
          <w:t xml:space="preserve">hat </w:t>
        </w:r>
      </w:ins>
      <w:r w:rsidRPr="005274B0">
        <w:rPr>
          <w:rFonts w:cs="Times New Roman"/>
          <w:szCs w:val="24"/>
        </w:rPr>
        <w:t>our data</w:t>
      </w:r>
      <w:r>
        <w:rPr>
          <w:rFonts w:cs="Times New Roman"/>
          <w:szCs w:val="24"/>
        </w:rPr>
        <w:t xml:space="preserve"> </w:t>
      </w:r>
      <w:del w:id="713" w:author="Michael Decker" w:date="2020-04-18T12:22:00Z">
        <w:r w:rsidDel="00A727B4">
          <w:rPr>
            <w:rFonts w:cs="Times New Roman"/>
            <w:szCs w:val="24"/>
          </w:rPr>
          <w:delText xml:space="preserve">as </w:delText>
        </w:r>
      </w:del>
      <w:ins w:id="714" w:author="Michael Decker" w:date="2020-04-18T12:22:00Z">
        <w:r w:rsidR="00A727B4">
          <w:rPr>
            <w:rFonts w:cs="Times New Roman"/>
            <w:szCs w:val="24"/>
          </w:rPr>
          <w:t xml:space="preserve">is character frequencies of </w:t>
        </w:r>
      </w:ins>
      <w:r>
        <w:rPr>
          <w:rFonts w:cs="Times New Roman"/>
          <w:szCs w:val="24"/>
        </w:rPr>
        <w:t>comment</w:t>
      </w:r>
      <w:ins w:id="715" w:author="Michael Decker" w:date="2020-04-18T12:22:00Z">
        <w:r w:rsidR="00A727B4">
          <w:rPr>
            <w:rFonts w:cs="Times New Roman"/>
            <w:szCs w:val="24"/>
          </w:rPr>
          <w:t xml:space="preserve"> lines</w:t>
        </w:r>
      </w:ins>
      <w:ins w:id="716" w:author="Michael Decker" w:date="2020-04-18T12:26:00Z">
        <w:r w:rsidR="00C6003D">
          <w:rPr>
            <w:rFonts w:cs="Times New Roman"/>
            <w:szCs w:val="24"/>
          </w:rPr>
          <w:t>.  This is</w:t>
        </w:r>
      </w:ins>
      <w:ins w:id="717" w:author="Michael Decker" w:date="2020-04-18T12:22:00Z">
        <w:r w:rsidR="00671440">
          <w:rPr>
            <w:rFonts w:cs="Times New Roman"/>
            <w:szCs w:val="24"/>
          </w:rPr>
          <w:t xml:space="preserve"> </w:t>
        </w:r>
      </w:ins>
      <w:ins w:id="718" w:author="Michael Decker" w:date="2020-04-18T12:23:00Z">
        <w:r w:rsidR="00BD0362">
          <w:rPr>
            <w:rFonts w:cs="Times New Roman"/>
            <w:szCs w:val="24"/>
          </w:rPr>
          <w:t>because</w:t>
        </w:r>
      </w:ins>
      <w:ins w:id="719" w:author="Michael Decker" w:date="2020-04-18T12:22:00Z">
        <w:r w:rsidR="00BF48F4">
          <w:rPr>
            <w:rFonts w:cs="Times New Roman"/>
            <w:szCs w:val="24"/>
          </w:rPr>
          <w:t xml:space="preserve"> comment lines</w:t>
        </w:r>
      </w:ins>
      <w:del w:id="720" w:author="Michael Decker" w:date="2020-04-18T12:22:00Z">
        <w:r w:rsidDel="00A727B4">
          <w:rPr>
            <w:rFonts w:cs="Times New Roman"/>
            <w:szCs w:val="24"/>
          </w:rPr>
          <w:delText>s</w:delText>
        </w:r>
      </w:del>
      <w:r>
        <w:rPr>
          <w:rFonts w:cs="Times New Roman"/>
          <w:szCs w:val="24"/>
        </w:rPr>
        <w:t xml:space="preserve"> (especially short comments) won’t have very many different characters</w:t>
      </w:r>
      <w:ins w:id="721" w:author="Michael Decker" w:date="2020-04-18T12:23:00Z">
        <w:r w:rsidR="00BD0362">
          <w:rPr>
            <w:rFonts w:cs="Times New Roman"/>
            <w:szCs w:val="24"/>
          </w:rPr>
          <w:t>.  An example</w:t>
        </w:r>
      </w:ins>
      <w:ins w:id="722" w:author="Michael Decker" w:date="2020-04-18T12:24:00Z">
        <w:r w:rsidR="00EB7F27">
          <w:rPr>
            <w:rFonts w:cs="Times New Roman"/>
            <w:szCs w:val="24"/>
          </w:rPr>
          <w:t xml:space="preserve"> of the character frequencies for a comment</w:t>
        </w:r>
      </w:ins>
      <w:ins w:id="723" w:author="Michael Decker" w:date="2020-04-18T12:23:00Z">
        <w:r w:rsidR="00BD0362">
          <w:rPr>
            <w:rFonts w:cs="Times New Roman"/>
            <w:szCs w:val="24"/>
          </w:rPr>
          <w:t xml:space="preserve"> is</w:t>
        </w:r>
      </w:ins>
      <w:del w:id="724" w:author="Michael Decker" w:date="2020-04-18T12:23:00Z">
        <w:r w:rsidDel="00BD0362">
          <w:rPr>
            <w:rFonts w:cs="Times New Roman"/>
            <w:szCs w:val="24"/>
          </w:rPr>
          <w:delText xml:space="preserve"> as</w:delText>
        </w:r>
      </w:del>
      <w:r>
        <w:rPr>
          <w:rFonts w:cs="Times New Roman"/>
          <w:szCs w:val="24"/>
        </w:rPr>
        <w:t xml:space="preserve"> shown </w:t>
      </w:r>
      <w:ins w:id="725" w:author="Michael Decker" w:date="2020-04-18T12:24:00Z">
        <w:r w:rsidR="00EB7F27">
          <w:rPr>
            <w:rFonts w:cs="Times New Roman"/>
            <w:szCs w:val="24"/>
          </w:rPr>
          <w:t>i</w:t>
        </w:r>
      </w:ins>
      <w:del w:id="726" w:author="Michael Decker" w:date="2020-04-18T12:24:00Z">
        <w:r w:rsidDel="00EB7F27">
          <w:rPr>
            <w:rFonts w:cs="Times New Roman"/>
            <w:szCs w:val="24"/>
          </w:rPr>
          <w:delText>in the example frequency of a comment</w:delText>
        </w:r>
        <w:r w:rsidRPr="005274B0" w:rsidDel="00EB7F27">
          <w:rPr>
            <w:rFonts w:cs="Times New Roman"/>
            <w:szCs w:val="24"/>
          </w:rPr>
          <w:delText xml:space="preserve"> i</w:delText>
        </w:r>
      </w:del>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ins w:id="727" w:author="Michael Decker" w:date="2020-04-18T12:27:00Z">
        <w:r w:rsidR="003F7705">
          <w:rPr>
            <w:rFonts w:cs="Times New Roman"/>
            <w:szCs w:val="24"/>
          </w:rPr>
          <w:t xml:space="preserve">As can be seen in the table, </w:t>
        </w:r>
      </w:ins>
      <w:ins w:id="728" w:author="Michael Decker" w:date="2020-04-18T12:28:00Z">
        <w:r w:rsidR="003F7705">
          <w:rPr>
            <w:rFonts w:cs="Times New Roman"/>
            <w:szCs w:val="24"/>
          </w:rPr>
          <w:t xml:space="preserve">the vast majority of characters are 0.  </w:t>
        </w:r>
      </w:ins>
      <w:del w:id="729" w:author="Michael Decker" w:date="2020-04-18T12:24:00Z">
        <w:r w:rsidRPr="002248ED" w:rsidDel="0062623D">
          <w:rPr>
            <w:rFonts w:cs="Times New Roman"/>
            <w:szCs w:val="24"/>
          </w:rPr>
          <w:delText>Considering these</w:delText>
        </w:r>
      </w:del>
      <w:ins w:id="730" w:author="Michael Decker" w:date="2020-04-18T12:24:00Z">
        <w:r w:rsidR="0062623D">
          <w:rPr>
            <w:rFonts w:cs="Times New Roman"/>
            <w:szCs w:val="24"/>
          </w:rPr>
          <w:t xml:space="preserve">As decision trees work well </w:t>
        </w:r>
      </w:ins>
      <w:ins w:id="731" w:author="Michael Decker" w:date="2020-04-18T12:25:00Z">
        <w:r w:rsidR="0062623D">
          <w:rPr>
            <w:rFonts w:cs="Times New Roman"/>
            <w:szCs w:val="24"/>
          </w:rPr>
          <w:t>with these</w:t>
        </w:r>
      </w:ins>
      <w:r w:rsidRPr="002248ED">
        <w:rPr>
          <w:rFonts w:cs="Times New Roman"/>
          <w:szCs w:val="24"/>
        </w:rPr>
        <w:t xml:space="preserve"> </w:t>
      </w:r>
      <w:r>
        <w:rPr>
          <w:rFonts w:cs="Times New Roman"/>
          <w:szCs w:val="24"/>
        </w:rPr>
        <w:t>three</w:t>
      </w:r>
      <w:r w:rsidRPr="002248ED">
        <w:rPr>
          <w:rFonts w:cs="Times New Roman"/>
          <w:szCs w:val="24"/>
        </w:rPr>
        <w:t xml:space="preserve"> factors</w:t>
      </w:r>
      <w:ins w:id="732" w:author="Michael Decker" w:date="2020-04-18T12:25:00Z">
        <w:r w:rsidR="0062623D">
          <w:rPr>
            <w:rFonts w:cs="Times New Roman"/>
            <w:szCs w:val="24"/>
          </w:rPr>
          <w:t xml:space="preserve">, we choose to use them in </w:t>
        </w:r>
      </w:ins>
      <w:del w:id="733" w:author="Michael Decker" w:date="2020-04-18T12:25:00Z">
        <w:r w:rsidRPr="002248ED" w:rsidDel="0062623D">
          <w:rPr>
            <w:rFonts w:cs="Times New Roman"/>
            <w:szCs w:val="24"/>
          </w:rPr>
          <w:delText xml:space="preserve"> t</w:delText>
        </w:r>
      </w:del>
      <w:del w:id="734" w:author="Michael Decker" w:date="2020-04-18T12:24:00Z">
        <w:r w:rsidRPr="002248ED" w:rsidDel="0062623D">
          <w:rPr>
            <w:rFonts w:cs="Times New Roman"/>
            <w:szCs w:val="24"/>
          </w:rPr>
          <w:delText xml:space="preserve">he obvious choice of machine learning algorithm is the </w:delText>
        </w:r>
      </w:del>
      <w:del w:id="735" w:author="Michael Decker" w:date="2020-04-18T12:25:00Z">
        <w:r w:rsidRPr="002248ED" w:rsidDel="0062623D">
          <w:rPr>
            <w:rFonts w:cs="Times New Roman"/>
            <w:szCs w:val="24"/>
          </w:rPr>
          <w:delText>decision tree</w:delText>
        </w:r>
      </w:del>
      <w:ins w:id="736" w:author="Michael Decker" w:date="2020-04-18T12:25:00Z">
        <w:r w:rsidR="0062623D">
          <w:rPr>
            <w:rFonts w:cs="Times New Roman"/>
            <w:szCs w:val="24"/>
          </w:rPr>
          <w:t>our approach</w:t>
        </w:r>
      </w:ins>
      <w:r w:rsidRPr="002248ED">
        <w:rPr>
          <w:rFonts w:cs="Times New Roman"/>
          <w:szCs w:val="24"/>
        </w:rPr>
        <w:t>.</w:t>
      </w:r>
      <w:ins w:id="737" w:author="Michael Decker" w:date="2020-04-18T12:29:00Z">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ins>
    </w:p>
    <w:p w14:paraId="1BE8280C" w14:textId="2B1383B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ins w:id="738" w:author="Michael Decker" w:date="2020-04-18T12:30:00Z">
        <w:r w:rsidR="00887283">
          <w:rPr>
            <w:rFonts w:cs="Times New Roman"/>
            <w:szCs w:val="24"/>
          </w:rPr>
          <w:t>n</w:t>
        </w:r>
      </w:ins>
      <w:del w:id="739" w:author="Michael Decker" w:date="2020-04-18T12:29:00Z">
        <w:r w:rsidRPr="002248ED" w:rsidDel="002329B5">
          <w:rPr>
            <w:rFonts w:cs="Times New Roman"/>
            <w:szCs w:val="24"/>
          </w:rPr>
          <w:delText>n’s current state</w:delText>
        </w:r>
      </w:del>
      <w:ins w:id="740" w:author="Michael Decker" w:date="2020-04-18T12:29:00Z">
        <w:r w:rsidR="0075612E">
          <w:rPr>
            <w:rFonts w:cs="Times New Roman"/>
            <w:szCs w:val="24"/>
          </w:rPr>
          <w:t>,</w:t>
        </w:r>
      </w:ins>
      <w:r w:rsidRPr="002248ED">
        <w:rPr>
          <w:rFonts w:cs="Times New Roman"/>
          <w:szCs w:val="24"/>
        </w:rPr>
        <w:t xml:space="preserve"> their </w:t>
      </w:r>
      <w:ins w:id="741" w:author="Michael Decker" w:date="2020-04-18T12:30:00Z">
        <w:r w:rsidR="002329B5">
          <w:rPr>
            <w:rFonts w:cs="Times New Roman"/>
            <w:szCs w:val="24"/>
          </w:rPr>
          <w:t xml:space="preserve">current </w:t>
        </w:r>
      </w:ins>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ins w:id="742" w:author="Michael Decker" w:date="2020-04-18T12:38:00Z">
        <w:r w:rsidR="00CA5485">
          <w:rPr>
            <w:rFonts w:cs="Times New Roman"/>
            <w:szCs w:val="24"/>
          </w:rPr>
          <w:t xml:space="preserve">, </w:t>
        </w:r>
      </w:ins>
      <w:ins w:id="743" w:author="Michael Decker" w:date="2020-04-18T12:37:00Z">
        <w:r w:rsidR="008D4360">
          <w:rPr>
            <w:rFonts w:cs="Times New Roman"/>
            <w:szCs w:val="24"/>
          </w:rPr>
          <w:t xml:space="preserve">which is necessary </w:t>
        </w:r>
      </w:ins>
      <w:ins w:id="744" w:author="Michael Decker" w:date="2020-04-18T12:38:00Z">
        <w:r w:rsidR="00CA5485">
          <w:rPr>
            <w:rFonts w:cs="Times New Roman"/>
            <w:szCs w:val="24"/>
          </w:rPr>
          <w:t>as our frequencies are numerical</w:t>
        </w:r>
      </w:ins>
      <w:del w:id="745" w:author="Michael Decker" w:date="2020-04-18T12:37:00Z">
        <w:r w:rsidRPr="002248ED" w:rsidDel="008D4360">
          <w:rPr>
            <w:rFonts w:cs="Times New Roman"/>
            <w:szCs w:val="24"/>
          </w:rPr>
          <w:delText>,</w:delText>
        </w:r>
      </w:del>
      <w:ins w:id="746" w:author="Michael Decker" w:date="2020-04-18T12:37:00Z">
        <w:r w:rsidR="008D4360">
          <w:rPr>
            <w:rFonts w:cs="Times New Roman"/>
            <w:szCs w:val="24"/>
          </w:rPr>
          <w:t xml:space="preserve"> </w:t>
        </w:r>
      </w:ins>
      <w:del w:id="747" w:author="Michael Decker" w:date="2020-04-18T12:37:00Z">
        <w:r w:rsidRPr="002248ED" w:rsidDel="008D4360">
          <w:rPr>
            <w:rFonts w:cs="Times New Roman"/>
            <w:szCs w:val="24"/>
          </w:rPr>
          <w:delText xml:space="preserve"> as well as</w:delText>
        </w:r>
      </w:del>
      <w:del w:id="748" w:author="Michael Decker" w:date="2020-04-18T12:41:00Z">
        <w:r w:rsidRPr="002248ED" w:rsidDel="005D23FC">
          <w:rPr>
            <w:rFonts w:cs="Times New Roman"/>
            <w:szCs w:val="24"/>
          </w:rPr>
          <w:delText xml:space="preserve"> a new method for pruning that focused on pruning </w:delText>
        </w:r>
      </w:del>
      <w:del w:id="749" w:author="Michael Decker" w:date="2020-04-18T12:39:00Z">
        <w:r w:rsidRPr="002248ED" w:rsidDel="001B1E7A">
          <w:rPr>
            <w:rFonts w:cs="Times New Roman"/>
            <w:szCs w:val="24"/>
          </w:rPr>
          <w:delText>if a</w:delText>
        </w:r>
      </w:del>
      <w:del w:id="750" w:author="Michael Decker" w:date="2020-04-18T12:41:00Z">
        <w:r w:rsidRPr="002248ED" w:rsidDel="005D23FC">
          <w:rPr>
            <w:rFonts w:cs="Times New Roman"/>
            <w:szCs w:val="24"/>
          </w:rPr>
          <w:delText xml:space="preserve"> rules precondition </w:delText>
        </w:r>
      </w:del>
      <w:del w:id="751" w:author="Michael Decker" w:date="2020-04-18T12:39:00Z">
        <w:r w:rsidRPr="002248ED" w:rsidDel="001B1E7A">
          <w:rPr>
            <w:rFonts w:cs="Times New Roman"/>
            <w:szCs w:val="24"/>
          </w:rPr>
          <w:delText xml:space="preserve">improved </w:delText>
        </w:r>
      </w:del>
      <w:del w:id="752" w:author="Michael Decker" w:date="2020-04-18T12:41:00Z">
        <w:r w:rsidRPr="002248ED" w:rsidDel="005D23FC">
          <w:rPr>
            <w:rFonts w:cs="Times New Roman"/>
            <w:szCs w:val="24"/>
          </w:rPr>
          <w:delText xml:space="preserve">without the </w:delText>
        </w:r>
      </w:del>
      <w:del w:id="753" w:author="Michael Decker" w:date="2020-04-18T12:40:00Z">
        <w:r w:rsidRPr="002248ED" w:rsidDel="001B1E7A">
          <w:rPr>
            <w:rFonts w:cs="Times New Roman"/>
            <w:szCs w:val="24"/>
          </w:rPr>
          <w:delText>pruned node</w:delText>
        </w:r>
      </w:del>
      <w:del w:id="754" w:author="Michael Decker" w:date="2020-04-18T12:41:00Z">
        <w:r w:rsidRPr="002248ED" w:rsidDel="005D23FC">
          <w:rPr>
            <w:rFonts w:cs="Times New Roman"/>
            <w:szCs w:val="24"/>
          </w:rPr>
          <w:delText xml:space="preserve"> </w:delText>
        </w:r>
      </w:del>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ins w:id="755" w:author="Michael Decker" w:date="2020-04-18T12:43:00Z">
        <w:r w:rsidR="00CC05E6">
          <w:rPr>
            <w:rFonts w:cs="Times New Roman"/>
            <w:szCs w:val="24"/>
          </w:rPr>
          <w:t>, otherwise it will be biased toward the dominant class</w:t>
        </w:r>
      </w:ins>
      <w:r>
        <w:rPr>
          <w:rFonts w:cs="Times New Roman"/>
          <w:szCs w:val="24"/>
        </w:rPr>
        <w:t xml:space="preserve">.  </w:t>
      </w:r>
      <w:r w:rsidRPr="002248ED">
        <w:rPr>
          <w:rFonts w:cs="Times New Roman"/>
          <w:szCs w:val="24"/>
        </w:rPr>
        <w:t>The ability to handle various types of data, non-linear data, and work</w:t>
      </w:r>
      <w:ins w:id="756" w:author="Michael Decker" w:date="2020-04-18T12:44:00Z">
        <w:r w:rsidR="00E2782A">
          <w:rPr>
            <w:rFonts w:cs="Times New Roman"/>
            <w:szCs w:val="24"/>
          </w:rPr>
          <w:t>ing</w:t>
        </w:r>
      </w:ins>
      <w:r w:rsidRPr="002248ED">
        <w:rPr>
          <w:rFonts w:cs="Times New Roman"/>
          <w:szCs w:val="24"/>
        </w:rPr>
        <w:t xml:space="preserve"> well </w:t>
      </w:r>
      <w:ins w:id="757" w:author="Michael Decker" w:date="2020-04-18T12:44:00Z">
        <w:r w:rsidR="00E2782A">
          <w:rPr>
            <w:rFonts w:cs="Times New Roman"/>
            <w:szCs w:val="24"/>
          </w:rPr>
          <w:t xml:space="preserve">for </w:t>
        </w:r>
      </w:ins>
      <w:del w:id="758" w:author="Michael Decker" w:date="2020-04-18T12:43:00Z">
        <w:r w:rsidRPr="002248ED" w:rsidDel="00E2782A">
          <w:rPr>
            <w:rFonts w:cs="Times New Roman"/>
            <w:szCs w:val="24"/>
          </w:rPr>
          <w:delText xml:space="preserve">for both </w:delText>
        </w:r>
      </w:del>
      <w:r w:rsidRPr="002248ED">
        <w:rPr>
          <w:rFonts w:cs="Times New Roman"/>
          <w:szCs w:val="24"/>
        </w:rPr>
        <w:t>classification</w:t>
      </w:r>
      <w:ins w:id="759" w:author="Michael Decker" w:date="2020-04-18T12:44:00Z">
        <w:r w:rsidR="00E2782A">
          <w:rPr>
            <w:rFonts w:cs="Times New Roman"/>
            <w:szCs w:val="24"/>
          </w:rPr>
          <w:t xml:space="preserve"> </w:t>
        </w:r>
      </w:ins>
      <w:del w:id="760" w:author="Michael Decker" w:date="2020-04-18T12:43:00Z">
        <w:r w:rsidRPr="002248ED" w:rsidDel="00E2782A">
          <w:rPr>
            <w:rFonts w:cs="Times New Roman"/>
            <w:szCs w:val="24"/>
          </w:rPr>
          <w:delText xml:space="preserve"> and regression </w:delText>
        </w:r>
      </w:del>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del w:id="761" w:author="Michael Decker" w:date="2020-04-18T12:44:00Z">
        <w:r w:rsidRPr="002248ED" w:rsidDel="00AE0CC3">
          <w:rPr>
            <w:rFonts w:cs="Times New Roman"/>
            <w:szCs w:val="24"/>
          </w:rPr>
          <w:delText xml:space="preserve"> </w:delText>
        </w:r>
      </w:del>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ins w:id="762" w:author="Michael Decker" w:date="2020-04-18T12:44:00Z">
        <w:r w:rsidR="00AE0CC3">
          <w:rPr>
            <w:rFonts w:cs="Times New Roman"/>
            <w:szCs w:val="24"/>
          </w:rPr>
          <w:t>,</w:t>
        </w:r>
      </w:ins>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ins w:id="763" w:author="Michael Decker" w:date="2020-04-18T12:46:00Z">
        <w:r w:rsidR="007459C8">
          <w:rPr>
            <w:rFonts w:cs="Times New Roman"/>
            <w:szCs w:val="24"/>
          </w:rPr>
          <w:t>e majority class.</w:t>
        </w:r>
      </w:ins>
      <w:del w:id="764" w:author="Michael Decker" w:date="2020-04-18T12:46:00Z">
        <w:r w:rsidDel="007459C8">
          <w:rPr>
            <w:rFonts w:cs="Times New Roman"/>
            <w:szCs w:val="24"/>
          </w:rPr>
          <w:delText>is with w</w:delText>
        </w:r>
      </w:del>
      <w:ins w:id="765" w:author="Michael Decker" w:date="2020-04-18T12:46:00Z">
        <w:r w:rsidR="007459C8">
          <w:rPr>
            <w:rFonts w:cs="Times New Roman"/>
            <w:szCs w:val="24"/>
          </w:rPr>
          <w:t xml:space="preserve"> W</w:t>
        </w:r>
      </w:ins>
      <w:r>
        <w:rPr>
          <w:rFonts w:cs="Times New Roman"/>
          <w:szCs w:val="24"/>
        </w:rPr>
        <w:t xml:space="preserve">hite </w:t>
      </w:r>
      <w:del w:id="766" w:author="Michael Decker" w:date="2020-04-18T12:46:00Z">
        <w:r w:rsidDel="007459C8">
          <w:rPr>
            <w:rFonts w:cs="Times New Roman"/>
            <w:szCs w:val="24"/>
          </w:rPr>
          <w:delText xml:space="preserve">indicating </w:delText>
        </w:r>
      </w:del>
      <w:ins w:id="767" w:author="Michael Decker" w:date="2020-04-18T12:46:00Z">
        <w:r w:rsidR="007459C8">
          <w:rPr>
            <w:rFonts w:cs="Times New Roman"/>
            <w:szCs w:val="24"/>
          </w:rPr>
          <w:t>indicat</w:t>
        </w:r>
        <w:r w:rsidR="007459C8">
          <w:rPr>
            <w:rFonts w:cs="Times New Roman"/>
            <w:szCs w:val="24"/>
          </w:rPr>
          <w:t>es</w:t>
        </w:r>
        <w:r w:rsidR="007459C8">
          <w:rPr>
            <w:rFonts w:cs="Times New Roman"/>
            <w:szCs w:val="24"/>
          </w:rPr>
          <w:t xml:space="preserve"> </w:t>
        </w:r>
      </w:ins>
      <w:r>
        <w:rPr>
          <w:rFonts w:cs="Times New Roman"/>
          <w:szCs w:val="24"/>
        </w:rPr>
        <w:t>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w:t>
      </w:r>
      <w:ins w:id="768" w:author="Michael Decker" w:date="2020-04-18T12:48:00Z">
        <w:r w:rsidR="00682CA5">
          <w:rPr>
            <w:rFonts w:cs="Times New Roman"/>
            <w:szCs w:val="24"/>
          </w:rPr>
          <w:t xml:space="preserve"> node</w:t>
        </w:r>
      </w:ins>
      <w:r>
        <w:rPr>
          <w:rFonts w:cs="Times New Roman"/>
          <w:szCs w:val="24"/>
        </w:rPr>
        <w:t>, since 5.13 is greater than 2.45</w:t>
      </w:r>
      <w:ins w:id="769" w:author="Michael Decker" w:date="2020-04-18T12:48:00Z">
        <w:r w:rsidR="006D20A0">
          <w:rPr>
            <w:rFonts w:cs="Times New Roman"/>
            <w:szCs w:val="24"/>
          </w:rPr>
          <w:t>,</w:t>
        </w:r>
      </w:ins>
      <w:r>
        <w:rPr>
          <w:rFonts w:cs="Times New Roman"/>
          <w:szCs w:val="24"/>
        </w:rPr>
        <w:t xml:space="preserve"> </w:t>
      </w:r>
      <w:del w:id="770" w:author="Michael Decker" w:date="2020-04-18T12:48:00Z">
        <w:r w:rsidDel="006D20A0">
          <w:rPr>
            <w:rFonts w:cs="Times New Roman"/>
            <w:szCs w:val="24"/>
          </w:rPr>
          <w:delText xml:space="preserve">so </w:delText>
        </w:r>
      </w:del>
      <w:del w:id="771" w:author="Michael Decker" w:date="2020-04-18T12:47:00Z">
        <w:r w:rsidDel="00AF2859">
          <w:rPr>
            <w:rFonts w:cs="Times New Roman"/>
            <w:szCs w:val="24"/>
          </w:rPr>
          <w:delText xml:space="preserve">we immediately know that is not a setosa so </w:delText>
        </w:r>
      </w:del>
      <w:r>
        <w:rPr>
          <w:rFonts w:cs="Times New Roman"/>
          <w:szCs w:val="24"/>
        </w:rPr>
        <w:t>we travel down the right side of the tree</w:t>
      </w:r>
      <w:ins w:id="772" w:author="Michael Decker" w:date="2020-04-18T12:48:00Z">
        <w:r w:rsidR="00216079">
          <w:rPr>
            <w:rFonts w:cs="Times New Roman"/>
            <w:szCs w:val="24"/>
          </w:rPr>
          <w:t xml:space="preserve"> and arrive at the right child node</w:t>
        </w:r>
      </w:ins>
      <w:r>
        <w:rPr>
          <w:rFonts w:cs="Times New Roman"/>
          <w:szCs w:val="24"/>
        </w:rPr>
        <w:t>.  With a petal width of 1.46 being less than 1.75</w:t>
      </w:r>
      <w:ins w:id="773" w:author="Michael Decker" w:date="2020-04-18T12:49:00Z">
        <w:r w:rsidR="00D96F48">
          <w:rPr>
            <w:rFonts w:cs="Times New Roman"/>
            <w:szCs w:val="24"/>
          </w:rPr>
          <w:t>,</w:t>
        </w:r>
      </w:ins>
      <w:r>
        <w:rPr>
          <w:rFonts w:cs="Times New Roman"/>
          <w:szCs w:val="24"/>
        </w:rPr>
        <w:t xml:space="preserve"> we travel down to the left </w:t>
      </w:r>
      <w:ins w:id="774" w:author="Michael Decker" w:date="2020-04-18T12:49:00Z">
        <w:r w:rsidR="006D20A0">
          <w:rPr>
            <w:rFonts w:cs="Times New Roman"/>
            <w:szCs w:val="24"/>
          </w:rPr>
          <w:t xml:space="preserve">child </w:t>
        </w:r>
      </w:ins>
      <w:r>
        <w:rPr>
          <w:rFonts w:cs="Times New Roman"/>
          <w:szCs w:val="24"/>
        </w:rPr>
        <w:t>of our current node. With the petal length of 5.13 being greater than 4.95</w:t>
      </w:r>
      <w:ins w:id="775" w:author="Michael Decker" w:date="2020-04-18T12:49:00Z">
        <w:r w:rsidR="00D96F48">
          <w:rPr>
            <w:rFonts w:cs="Times New Roman"/>
            <w:szCs w:val="24"/>
          </w:rPr>
          <w:t>,</w:t>
        </w:r>
      </w:ins>
      <w:r>
        <w:rPr>
          <w:rFonts w:cs="Times New Roman"/>
          <w:szCs w:val="24"/>
        </w:rPr>
        <w:t xml:space="preserve"> we again travel down to the left </w:t>
      </w:r>
      <w:ins w:id="776" w:author="Michael Decker" w:date="2020-04-18T12:49:00Z">
        <w:r w:rsidR="003768CC">
          <w:rPr>
            <w:rFonts w:cs="Times New Roman"/>
            <w:szCs w:val="24"/>
          </w:rPr>
          <w:t xml:space="preserve">child </w:t>
        </w:r>
      </w:ins>
      <w:r>
        <w:rPr>
          <w:rFonts w:cs="Times New Roman"/>
          <w:szCs w:val="24"/>
        </w:rPr>
        <w:t>of our current node.  With a petal width of 1.46 being less than 1.65</w:t>
      </w:r>
      <w:ins w:id="777" w:author="Michael Decker" w:date="2020-04-18T12:49:00Z">
        <w:r w:rsidR="00D96F48">
          <w:rPr>
            <w:rFonts w:cs="Times New Roman"/>
            <w:szCs w:val="24"/>
          </w:rPr>
          <w:t>,</w:t>
        </w:r>
      </w:ins>
      <w:r>
        <w:rPr>
          <w:rFonts w:cs="Times New Roman"/>
          <w:szCs w:val="24"/>
        </w:rPr>
        <w:t xml:space="preserve"> we travel down to the right </w:t>
      </w:r>
      <w:ins w:id="778" w:author="Michael Decker" w:date="2020-04-18T12:49:00Z">
        <w:r w:rsidR="00D96F48">
          <w:rPr>
            <w:rFonts w:cs="Times New Roman"/>
            <w:szCs w:val="24"/>
          </w:rPr>
          <w:t xml:space="preserve">child </w:t>
        </w:r>
      </w:ins>
      <w:r>
        <w:rPr>
          <w:rFonts w:cs="Times New Roman"/>
          <w:szCs w:val="24"/>
        </w:rPr>
        <w:t>from our current node</w:t>
      </w:r>
      <w:ins w:id="779" w:author="Michael Decker" w:date="2020-04-18T12:49:00Z">
        <w:r w:rsidR="00D96F48">
          <w:rPr>
            <w:rFonts w:cs="Times New Roman"/>
            <w:szCs w:val="24"/>
          </w:rPr>
          <w:t>.  As we reached a leaf node,</w:t>
        </w:r>
      </w:ins>
      <w:del w:id="780" w:author="Michael Decker" w:date="2020-04-18T12:49:00Z">
        <w:r w:rsidDel="00D96F48">
          <w:rPr>
            <w:rFonts w:cs="Times New Roman"/>
            <w:szCs w:val="24"/>
          </w:rPr>
          <w:delText xml:space="preserve"> identifying the iris as an outlier</w:delText>
        </w:r>
      </w:del>
      <w:ins w:id="781" w:author="Michael Decker" w:date="2020-04-18T12:49:00Z">
        <w:r w:rsidR="00D96F48">
          <w:rPr>
            <w:rFonts w:cs="Times New Roman"/>
            <w:szCs w:val="24"/>
          </w:rPr>
          <w:t xml:space="preserve"> we classify the </w:t>
        </w:r>
      </w:ins>
      <w:ins w:id="782" w:author="Michael Decker" w:date="2020-04-18T12:50:00Z">
        <w:r w:rsidR="00D96F48">
          <w:rPr>
            <w:rFonts w:cs="Times New Roman"/>
            <w:szCs w:val="24"/>
          </w:rPr>
          <w:t>sample as being</w:t>
        </w:r>
      </w:ins>
      <w:del w:id="783" w:author="Michael Decker" w:date="2020-04-18T12:50:00Z">
        <w:r w:rsidDel="00D96F48">
          <w:rPr>
            <w:rFonts w:cs="Times New Roman"/>
            <w:szCs w:val="24"/>
          </w:rPr>
          <w:delText xml:space="preserve"> of</w:delText>
        </w:r>
      </w:del>
      <w:ins w:id="784" w:author="Michael Decker" w:date="2020-04-18T12:50:00Z">
        <w:r w:rsidR="00D96F48">
          <w:rPr>
            <w:rFonts w:cs="Times New Roman"/>
            <w:szCs w:val="24"/>
          </w:rPr>
          <w:t xml:space="preserve"> of</w:t>
        </w:r>
      </w:ins>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785" w:name="_Ref37725399"/>
      <w:bookmarkStart w:id="786"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785"/>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7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787" w:name="_Ref37725412"/>
      <w:bookmarkStart w:id="788"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787"/>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788"/>
    </w:p>
    <w:p w14:paraId="36E18BA8" w14:textId="5DCDBD3E" w:rsidR="008045AB" w:rsidRDefault="00453016" w:rsidP="008F6B44">
      <w:pPr>
        <w:pStyle w:val="Heading2"/>
      </w:pPr>
      <w:bookmarkStart w:id="789" w:name="_Toc37725988"/>
      <w:bookmarkStart w:id="790" w:name="_Ref38103802"/>
      <w:proofErr w:type="spellStart"/>
      <w:r>
        <w:t>srcML</w:t>
      </w:r>
      <w:bookmarkEnd w:id="789"/>
      <w:bookmarkEnd w:id="790"/>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791" w:name="_Ref37725439"/>
      <w:bookmarkStart w:id="792"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791"/>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792"/>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793" w:name="_Ref37725448"/>
      <w:bookmarkStart w:id="794"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793"/>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794"/>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795" w:name="_Ref37725475"/>
      <w:bookmarkStart w:id="796"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795"/>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796"/>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797" w:name="_Ref37689411"/>
      <w:bookmarkStart w:id="798" w:name="_Ref37691098"/>
      <w:bookmarkStart w:id="799" w:name="_Ref37691376"/>
      <w:bookmarkStart w:id="800" w:name="_Ref37723498"/>
      <w:bookmarkStart w:id="801" w:name="_Ref37723547"/>
      <w:bookmarkStart w:id="802" w:name="_Toc37725989"/>
      <w:r w:rsidR="00F91EAC" w:rsidRPr="002D3BDD">
        <w:t>Taxonomy of Comments</w:t>
      </w:r>
      <w:bookmarkEnd w:id="797"/>
      <w:bookmarkEnd w:id="798"/>
      <w:bookmarkEnd w:id="799"/>
      <w:bookmarkEnd w:id="800"/>
      <w:bookmarkEnd w:id="801"/>
      <w:bookmarkEnd w:id="802"/>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803" w:name="_Ref35367705"/>
      <w:bookmarkStart w:id="804"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803"/>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804"/>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805" w:name="_Ref35393024"/>
      <w:bookmarkStart w:id="806"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805"/>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806"/>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807" w:name="_Ref35393704"/>
      <w:bookmarkStart w:id="808"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807"/>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808"/>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809" w:name="_Ref35393818"/>
      <w:bookmarkStart w:id="810"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809"/>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810"/>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811" w:name="_Ref35472861"/>
      <w:bookmarkStart w:id="812"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811"/>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812"/>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813" w:name="_Ref37690467"/>
      <w:bookmarkStart w:id="814" w:name="_Ref37691160"/>
      <w:bookmarkStart w:id="815" w:name="_Toc37725990"/>
      <w:r w:rsidR="004E5433" w:rsidRPr="00347B64">
        <w:t xml:space="preserve">Data </w:t>
      </w:r>
      <w:r w:rsidR="004E5433" w:rsidRPr="00B216D8">
        <w:t>Collection</w:t>
      </w:r>
      <w:bookmarkEnd w:id="813"/>
      <w:bookmarkEnd w:id="814"/>
      <w:bookmarkEnd w:id="815"/>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816" w:name="_Ref34248657"/>
      <w:bookmarkStart w:id="817" w:name="_Toc37725991"/>
      <w:r>
        <w:t>Corpus Selection</w:t>
      </w:r>
      <w:bookmarkEnd w:id="816"/>
      <w:bookmarkEnd w:id="817"/>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818" w:name="_Ref34248720"/>
      <w:bookmarkStart w:id="819" w:name="_Toc37725992"/>
      <w:r>
        <w:t>Comment Extraction</w:t>
      </w:r>
      <w:bookmarkEnd w:id="818"/>
      <w:bookmarkEnd w:id="819"/>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820" w:name="_Ref34248768"/>
      <w:bookmarkStart w:id="821" w:name="_Toc37725993"/>
      <w:r>
        <w:t>Manual Classification</w:t>
      </w:r>
      <w:bookmarkEnd w:id="820"/>
      <w:bookmarkEnd w:id="821"/>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822" w:name="_Ref36729448"/>
      <w:bookmarkStart w:id="823"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822"/>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823"/>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824" w:name="_Ref34252126"/>
      <w:bookmarkStart w:id="825" w:name="_Ref34252119"/>
      <w:bookmarkStart w:id="826"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827" w:name="_Ref34252123"/>
      <w:bookmarkEnd w:id="8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825"/>
      <w:bookmarkEnd w:id="826"/>
      <w:bookmarkEnd w:id="82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828" w:name="_Ref37410144"/>
      <w:bookmarkStart w:id="829"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828"/>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829"/>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830" w:name="_Toc37725994"/>
      <w:r>
        <w:t>External Threats</w:t>
      </w:r>
      <w:bookmarkEnd w:id="830"/>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831" w:name="_Toc37725995"/>
      <w:r>
        <w:t>Internal Validity</w:t>
      </w:r>
      <w:bookmarkEnd w:id="831"/>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832" w:name="_Ref36051781"/>
      <w:bookmarkStart w:id="833"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834" w:name="_Hlk36051824"/>
      <w:bookmarkEnd w:id="832"/>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834"/>
      <w:r w:rsidR="004E41B0">
        <w:t>.</w:t>
      </w:r>
      <w:bookmarkEnd w:id="833"/>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835" w:name="_Ref37252254"/>
      <w:bookmarkStart w:id="836"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835"/>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836"/>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83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838"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83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838"/>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839" w:name="_Ref37723467"/>
      <w:bookmarkStart w:id="840" w:name="_Toc37725996"/>
      <w:r w:rsidRPr="00347B64">
        <w:t xml:space="preserve">Data </w:t>
      </w:r>
      <w:r>
        <w:t>Analysis</w:t>
      </w:r>
      <w:bookmarkEnd w:id="839"/>
      <w:bookmarkEnd w:id="840"/>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41" w:name="_Ref37725630"/>
      <w:bookmarkStart w:id="842" w:name="_Ref37725643"/>
      <w:bookmarkStart w:id="843" w:name="_Toc37725997"/>
      <w:r w:rsidRPr="002248ED">
        <w:t>Syntax-based Approach</w:t>
      </w:r>
      <w:bookmarkEnd w:id="841"/>
      <w:bookmarkEnd w:id="842"/>
      <w:bookmarkEnd w:id="843"/>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844" w:name="_Ref37725655"/>
      <w:bookmarkStart w:id="845" w:name="_Toc37725998"/>
      <w:r w:rsidRPr="002248ED">
        <w:t>Bag of Words Approach</w:t>
      </w:r>
      <w:bookmarkEnd w:id="844"/>
      <w:bookmarkEnd w:id="845"/>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846" w:name="_Ref37725661"/>
      <w:bookmarkStart w:id="847" w:name="_Toc37725999"/>
      <w:r w:rsidRPr="002248ED">
        <w:lastRenderedPageBreak/>
        <w:t>Frequency</w:t>
      </w:r>
      <w:r>
        <w:t>-based</w:t>
      </w:r>
      <w:r w:rsidRPr="002248ED">
        <w:t xml:space="preserve"> Approac</w:t>
      </w:r>
      <w:r>
        <w:t>h</w:t>
      </w:r>
      <w:bookmarkEnd w:id="846"/>
      <w:bookmarkEnd w:id="847"/>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848" w:name="_Ref37725781"/>
                            <w:bookmarkStart w:id="849"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48"/>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850" w:name="_Ref37725781"/>
                      <w:bookmarkStart w:id="851"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50"/>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51"/>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852" w:name="_Ref37725753"/>
      <w:bookmarkStart w:id="853"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852"/>
      <w:r>
        <w:t xml:space="preserve">.  </w:t>
      </w:r>
      <w:r w:rsidRPr="00824364">
        <w:t>Breakdown of the mathematical frequencies of the above comment line.</w:t>
      </w:r>
      <w:bookmarkEnd w:id="853"/>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54" w:name="_Toc37726000"/>
      <w:r>
        <w:t>Internal Validity</w:t>
      </w:r>
      <w:bookmarkEnd w:id="854"/>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855" w:name="_Ref37690511"/>
      <w:bookmarkStart w:id="856" w:name="_Ref37691243"/>
      <w:bookmarkStart w:id="857" w:name="_Ref37691261"/>
      <w:bookmarkStart w:id="858" w:name="_Ref37691302"/>
      <w:bookmarkStart w:id="859" w:name="_Toc37726001"/>
      <w:r w:rsidR="00685EEA">
        <w:t>Experiment and Results</w:t>
      </w:r>
      <w:bookmarkEnd w:id="855"/>
      <w:bookmarkEnd w:id="856"/>
      <w:bookmarkEnd w:id="857"/>
      <w:bookmarkEnd w:id="858"/>
      <w:bookmarkEnd w:id="859"/>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860"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860"/>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861" w:name="_Ref37509596"/>
      <w:bookmarkStart w:id="862"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861"/>
      <w:r w:rsidR="00CF64B0">
        <w:rPr>
          <w:noProof/>
        </w:rPr>
        <w:t xml:space="preserve">.  </w:t>
      </w:r>
      <w:r w:rsidRPr="00AA6716">
        <w:rPr>
          <w:noProof/>
        </w:rPr>
        <w:t>This table shows each equation used as a hueristic in the analysis of our results.</w:t>
      </w:r>
      <w:bookmarkEnd w:id="86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863" w:name="_Ref35357782"/>
      <w:bookmarkStart w:id="864" w:name="_Ref32772875"/>
      <w:bookmarkStart w:id="865" w:name="_Ref33019599"/>
      <w:bookmarkStart w:id="866"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863"/>
      <w:r w:rsidR="00CF64B0">
        <w:rPr>
          <w:noProof/>
        </w:rPr>
        <w:t xml:space="preserve">.  </w:t>
      </w:r>
      <w:r w:rsidRPr="00AA3373">
        <w:t>The following values are the results of each fold from the stratified k-fold cross validation.</w:t>
      </w:r>
      <w:bookmarkEnd w:id="864"/>
      <w:bookmarkEnd w:id="865"/>
      <w:bookmarkEnd w:id="86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867" w:name="_Ref33646320"/>
      <w:bookmarkStart w:id="868" w:name="_Ref32495567"/>
      <w:bookmarkStart w:id="869"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867"/>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868"/>
      <w:bookmarkEnd w:id="86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870" w:name="_Ref37690518"/>
      <w:bookmarkStart w:id="871" w:name="_Ref37691212"/>
      <w:bookmarkStart w:id="872" w:name="_Toc37726002"/>
      <w:r w:rsidR="00251598" w:rsidRPr="002D3BDD">
        <w:t>Commented-out code in Open-source Software</w:t>
      </w:r>
      <w:bookmarkEnd w:id="870"/>
      <w:bookmarkEnd w:id="871"/>
      <w:bookmarkEnd w:id="872"/>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873" w:name="_Ref36492013"/>
      <w:bookmarkStart w:id="874"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875" w:name="_Hlk36492020"/>
      <w:bookmarkEnd w:id="873"/>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874"/>
      <w:bookmarkEnd w:id="87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876" w:name="_Ref37163063"/>
      <w:bookmarkStart w:id="877"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876"/>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877"/>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878" w:name="_Ref37690530"/>
      <w:bookmarkStart w:id="879" w:name="_Toc37726003"/>
      <w:r w:rsidR="004E5433">
        <w:t>Future Works</w:t>
      </w:r>
      <w:bookmarkEnd w:id="878"/>
      <w:bookmarkEnd w:id="879"/>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880" w:name="_Ref37690537"/>
      <w:bookmarkStart w:id="881" w:name="_Toc37726004"/>
      <w:r w:rsidR="004E5433">
        <w:t>Conclusion</w:t>
      </w:r>
      <w:bookmarkEnd w:id="880"/>
      <w:bookmarkEnd w:id="881"/>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 xml:space="preserve">Cite </w:t>
      </w:r>
      <w:proofErr w:type="spellStart"/>
      <w:r>
        <w:t>Parnas</w:t>
      </w:r>
      <w:proofErr w:type="spellEnd"/>
    </w:p>
  </w:comment>
  <w:comment w:id="61" w:author="Michael Decker" w:date="2020-04-17T20:11:00Z" w:initials="MD">
    <w:p w14:paraId="67D80F25" w14:textId="1C45A663" w:rsidR="00415609" w:rsidRDefault="00415609">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8"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0"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 w:id="701" w:author="Michael Decker" w:date="2020-04-18T12:17:00Z" w:initials="MD">
    <w:p w14:paraId="74F0F53B" w14:textId="0F926ED3" w:rsidR="00C04195" w:rsidRDefault="00C04195">
      <w:pPr>
        <w:pStyle w:val="CommentText"/>
      </w:pPr>
      <w:r>
        <w:rPr>
          <w:rStyle w:val="CommentReference"/>
        </w:rPr>
        <w:annotationRef/>
      </w:r>
      <w:r>
        <w:t>I forgot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Ex w15:paraId="74F0F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Extensible w16cex:durableId="22456E6D" w16cex:dateUtc="2020-04-1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Id w16cid:paraId="74F0F53B" w16cid:durableId="22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009B5" w14:textId="77777777" w:rsidR="00F71CF8" w:rsidRDefault="00F71CF8" w:rsidP="0082705B">
      <w:pPr>
        <w:spacing w:after="0" w:line="240" w:lineRule="auto"/>
      </w:pPr>
      <w:r>
        <w:separator/>
      </w:r>
    </w:p>
  </w:endnote>
  <w:endnote w:type="continuationSeparator" w:id="0">
    <w:p w14:paraId="0D18B727" w14:textId="77777777" w:rsidR="00F71CF8" w:rsidRDefault="00F71CF8"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C1CEBE" w14:textId="77777777" w:rsidR="00F71CF8" w:rsidRDefault="00F71CF8" w:rsidP="0082705B">
      <w:pPr>
        <w:spacing w:after="0" w:line="240" w:lineRule="auto"/>
      </w:pPr>
      <w:r>
        <w:separator/>
      </w:r>
    </w:p>
  </w:footnote>
  <w:footnote w:type="continuationSeparator" w:id="0">
    <w:p w14:paraId="1711A35B" w14:textId="77777777" w:rsidR="00F71CF8" w:rsidRDefault="00F71CF8"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7119"/>
    <w:rsid w:val="00007467"/>
    <w:rsid w:val="000106F9"/>
    <w:rsid w:val="0001093B"/>
    <w:rsid w:val="000115FA"/>
    <w:rsid w:val="00012019"/>
    <w:rsid w:val="000137EB"/>
    <w:rsid w:val="00016D86"/>
    <w:rsid w:val="00020366"/>
    <w:rsid w:val="00020FE0"/>
    <w:rsid w:val="00022EAE"/>
    <w:rsid w:val="00024DCA"/>
    <w:rsid w:val="00025D2F"/>
    <w:rsid w:val="00030501"/>
    <w:rsid w:val="00031259"/>
    <w:rsid w:val="000319B6"/>
    <w:rsid w:val="00032148"/>
    <w:rsid w:val="000337AE"/>
    <w:rsid w:val="00033B30"/>
    <w:rsid w:val="00033C01"/>
    <w:rsid w:val="00035A2C"/>
    <w:rsid w:val="00035C4A"/>
    <w:rsid w:val="0004189E"/>
    <w:rsid w:val="000506FA"/>
    <w:rsid w:val="00052DB5"/>
    <w:rsid w:val="000530D1"/>
    <w:rsid w:val="000555F6"/>
    <w:rsid w:val="00055980"/>
    <w:rsid w:val="000578C2"/>
    <w:rsid w:val="000606D0"/>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15AB3"/>
    <w:rsid w:val="00121227"/>
    <w:rsid w:val="001219D9"/>
    <w:rsid w:val="00121CD3"/>
    <w:rsid w:val="00123388"/>
    <w:rsid w:val="00123C44"/>
    <w:rsid w:val="001246AC"/>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2C75"/>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16079"/>
    <w:rsid w:val="0022034D"/>
    <w:rsid w:val="00221129"/>
    <w:rsid w:val="00221D2E"/>
    <w:rsid w:val="00222679"/>
    <w:rsid w:val="00222B6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3EAC"/>
    <w:rsid w:val="002B6C3B"/>
    <w:rsid w:val="002B6D9F"/>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F038B"/>
    <w:rsid w:val="002F27D2"/>
    <w:rsid w:val="002F29FE"/>
    <w:rsid w:val="002F46FA"/>
    <w:rsid w:val="002F6928"/>
    <w:rsid w:val="002F6D12"/>
    <w:rsid w:val="002F6FC9"/>
    <w:rsid w:val="002F742F"/>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56C"/>
    <w:rsid w:val="0032226C"/>
    <w:rsid w:val="00324766"/>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46E46"/>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68CC"/>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FE0"/>
    <w:rsid w:val="003E0D56"/>
    <w:rsid w:val="003E1F85"/>
    <w:rsid w:val="003E2099"/>
    <w:rsid w:val="003E2447"/>
    <w:rsid w:val="003E4FF0"/>
    <w:rsid w:val="003E5494"/>
    <w:rsid w:val="003E7C84"/>
    <w:rsid w:val="003F0CEA"/>
    <w:rsid w:val="003F1D12"/>
    <w:rsid w:val="003F27F3"/>
    <w:rsid w:val="003F2C0C"/>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214BA"/>
    <w:rsid w:val="0042639E"/>
    <w:rsid w:val="00430235"/>
    <w:rsid w:val="00431716"/>
    <w:rsid w:val="00431CE7"/>
    <w:rsid w:val="00432E70"/>
    <w:rsid w:val="00435D46"/>
    <w:rsid w:val="004360A8"/>
    <w:rsid w:val="004373FA"/>
    <w:rsid w:val="00440003"/>
    <w:rsid w:val="0044200C"/>
    <w:rsid w:val="004423C9"/>
    <w:rsid w:val="004430D6"/>
    <w:rsid w:val="00444A57"/>
    <w:rsid w:val="004453EC"/>
    <w:rsid w:val="0044590A"/>
    <w:rsid w:val="00447005"/>
    <w:rsid w:val="00450093"/>
    <w:rsid w:val="004512F4"/>
    <w:rsid w:val="00451BCC"/>
    <w:rsid w:val="00453016"/>
    <w:rsid w:val="00454678"/>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249"/>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DE"/>
    <w:rsid w:val="004D4DDF"/>
    <w:rsid w:val="004D6E30"/>
    <w:rsid w:val="004D7F57"/>
    <w:rsid w:val="004E2A53"/>
    <w:rsid w:val="004E36D2"/>
    <w:rsid w:val="004E38F3"/>
    <w:rsid w:val="004E4021"/>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1EB"/>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455"/>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3BC7"/>
    <w:rsid w:val="00574C89"/>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A0904"/>
    <w:rsid w:val="005A1632"/>
    <w:rsid w:val="005A1708"/>
    <w:rsid w:val="005A1B75"/>
    <w:rsid w:val="005A212E"/>
    <w:rsid w:val="005A2278"/>
    <w:rsid w:val="005A36DE"/>
    <w:rsid w:val="005A4031"/>
    <w:rsid w:val="005A459A"/>
    <w:rsid w:val="005A4EB6"/>
    <w:rsid w:val="005A551B"/>
    <w:rsid w:val="005A5FEE"/>
    <w:rsid w:val="005A63FB"/>
    <w:rsid w:val="005B27F5"/>
    <w:rsid w:val="005B35E8"/>
    <w:rsid w:val="005B40BA"/>
    <w:rsid w:val="005B4334"/>
    <w:rsid w:val="005B45A2"/>
    <w:rsid w:val="005B45B2"/>
    <w:rsid w:val="005B4A69"/>
    <w:rsid w:val="005B68A7"/>
    <w:rsid w:val="005B7236"/>
    <w:rsid w:val="005B7242"/>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6E0A"/>
    <w:rsid w:val="0061726A"/>
    <w:rsid w:val="00617285"/>
    <w:rsid w:val="006178EB"/>
    <w:rsid w:val="006227F5"/>
    <w:rsid w:val="006244A7"/>
    <w:rsid w:val="00624F0D"/>
    <w:rsid w:val="0062623D"/>
    <w:rsid w:val="006262CD"/>
    <w:rsid w:val="00626F73"/>
    <w:rsid w:val="00627BCB"/>
    <w:rsid w:val="00627C1B"/>
    <w:rsid w:val="00627EB3"/>
    <w:rsid w:val="00630EB8"/>
    <w:rsid w:val="006338C2"/>
    <w:rsid w:val="00633F22"/>
    <w:rsid w:val="006349EE"/>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B41"/>
    <w:rsid w:val="006633C0"/>
    <w:rsid w:val="0066391B"/>
    <w:rsid w:val="006642D7"/>
    <w:rsid w:val="00665A7C"/>
    <w:rsid w:val="00666A4B"/>
    <w:rsid w:val="00666B42"/>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F16"/>
    <w:rsid w:val="0069241F"/>
    <w:rsid w:val="00692A21"/>
    <w:rsid w:val="00693236"/>
    <w:rsid w:val="0069326F"/>
    <w:rsid w:val="00693A2D"/>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20A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24CCD"/>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653"/>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7142"/>
    <w:rsid w:val="007F09B2"/>
    <w:rsid w:val="007F15AA"/>
    <w:rsid w:val="007F23B7"/>
    <w:rsid w:val="007F3151"/>
    <w:rsid w:val="007F3325"/>
    <w:rsid w:val="007F428C"/>
    <w:rsid w:val="008004A6"/>
    <w:rsid w:val="008045AB"/>
    <w:rsid w:val="008073FE"/>
    <w:rsid w:val="00812278"/>
    <w:rsid w:val="008133B2"/>
    <w:rsid w:val="00813AF3"/>
    <w:rsid w:val="00813B29"/>
    <w:rsid w:val="008161B6"/>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31CC"/>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1EB3"/>
    <w:rsid w:val="008A2103"/>
    <w:rsid w:val="008A2411"/>
    <w:rsid w:val="008A3D41"/>
    <w:rsid w:val="008A3ED3"/>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1C81"/>
    <w:rsid w:val="00941F33"/>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3707"/>
    <w:rsid w:val="009842A5"/>
    <w:rsid w:val="00984AF4"/>
    <w:rsid w:val="00985796"/>
    <w:rsid w:val="00992D6C"/>
    <w:rsid w:val="0099462B"/>
    <w:rsid w:val="00994D19"/>
    <w:rsid w:val="00995CBA"/>
    <w:rsid w:val="0099712A"/>
    <w:rsid w:val="009A117A"/>
    <w:rsid w:val="009A1C13"/>
    <w:rsid w:val="009A2418"/>
    <w:rsid w:val="009B0640"/>
    <w:rsid w:val="009B12F5"/>
    <w:rsid w:val="009B1DF7"/>
    <w:rsid w:val="009B24C9"/>
    <w:rsid w:val="009B47F2"/>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40F7"/>
    <w:rsid w:val="009E46B5"/>
    <w:rsid w:val="009E5402"/>
    <w:rsid w:val="009E6192"/>
    <w:rsid w:val="009F03DF"/>
    <w:rsid w:val="009F0F91"/>
    <w:rsid w:val="009F2B7D"/>
    <w:rsid w:val="009F4424"/>
    <w:rsid w:val="009F45A0"/>
    <w:rsid w:val="009F46F9"/>
    <w:rsid w:val="009F50E7"/>
    <w:rsid w:val="009F595C"/>
    <w:rsid w:val="009F6A51"/>
    <w:rsid w:val="009F6B5B"/>
    <w:rsid w:val="00A00C36"/>
    <w:rsid w:val="00A00DFF"/>
    <w:rsid w:val="00A02D70"/>
    <w:rsid w:val="00A03517"/>
    <w:rsid w:val="00A03545"/>
    <w:rsid w:val="00A03C5E"/>
    <w:rsid w:val="00A0655D"/>
    <w:rsid w:val="00A078CD"/>
    <w:rsid w:val="00A12DF7"/>
    <w:rsid w:val="00A14537"/>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4E5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0CC3"/>
    <w:rsid w:val="00AE1278"/>
    <w:rsid w:val="00AE132E"/>
    <w:rsid w:val="00AE244F"/>
    <w:rsid w:val="00AE2A70"/>
    <w:rsid w:val="00AE3069"/>
    <w:rsid w:val="00AE3914"/>
    <w:rsid w:val="00AE48D6"/>
    <w:rsid w:val="00AE52C7"/>
    <w:rsid w:val="00AE5EC1"/>
    <w:rsid w:val="00AF0484"/>
    <w:rsid w:val="00AF1598"/>
    <w:rsid w:val="00AF19A8"/>
    <w:rsid w:val="00AF2859"/>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1DA8"/>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9698B"/>
    <w:rsid w:val="00BA003A"/>
    <w:rsid w:val="00BA1351"/>
    <w:rsid w:val="00BA3D29"/>
    <w:rsid w:val="00BA40F8"/>
    <w:rsid w:val="00BA4F41"/>
    <w:rsid w:val="00BA64B9"/>
    <w:rsid w:val="00BA700E"/>
    <w:rsid w:val="00BA7642"/>
    <w:rsid w:val="00BA7A7B"/>
    <w:rsid w:val="00BB2B6B"/>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379B3"/>
    <w:rsid w:val="00C4005A"/>
    <w:rsid w:val="00C40ABB"/>
    <w:rsid w:val="00C41B63"/>
    <w:rsid w:val="00C42384"/>
    <w:rsid w:val="00C42BE8"/>
    <w:rsid w:val="00C43334"/>
    <w:rsid w:val="00C439A8"/>
    <w:rsid w:val="00C43D7A"/>
    <w:rsid w:val="00C43F8D"/>
    <w:rsid w:val="00C44E55"/>
    <w:rsid w:val="00C45BB0"/>
    <w:rsid w:val="00C472E0"/>
    <w:rsid w:val="00C47B90"/>
    <w:rsid w:val="00C50DFA"/>
    <w:rsid w:val="00C51363"/>
    <w:rsid w:val="00C5287F"/>
    <w:rsid w:val="00C54B2A"/>
    <w:rsid w:val="00C56F35"/>
    <w:rsid w:val="00C57327"/>
    <w:rsid w:val="00C579DE"/>
    <w:rsid w:val="00C57F2E"/>
    <w:rsid w:val="00C6003D"/>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238A"/>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A9F"/>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2D6"/>
    <w:rsid w:val="00D954F9"/>
    <w:rsid w:val="00D95F73"/>
    <w:rsid w:val="00D96CD6"/>
    <w:rsid w:val="00D96F48"/>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07AF8"/>
    <w:rsid w:val="00E10960"/>
    <w:rsid w:val="00E12D06"/>
    <w:rsid w:val="00E1350B"/>
    <w:rsid w:val="00E13BA8"/>
    <w:rsid w:val="00E202C2"/>
    <w:rsid w:val="00E20E82"/>
    <w:rsid w:val="00E21F15"/>
    <w:rsid w:val="00E2208E"/>
    <w:rsid w:val="00E2229F"/>
    <w:rsid w:val="00E23ED2"/>
    <w:rsid w:val="00E24D06"/>
    <w:rsid w:val="00E258EF"/>
    <w:rsid w:val="00E26B81"/>
    <w:rsid w:val="00E2782A"/>
    <w:rsid w:val="00E3012F"/>
    <w:rsid w:val="00E301FB"/>
    <w:rsid w:val="00E303E4"/>
    <w:rsid w:val="00E3207E"/>
    <w:rsid w:val="00E3268D"/>
    <w:rsid w:val="00E339BB"/>
    <w:rsid w:val="00E33F63"/>
    <w:rsid w:val="00E34510"/>
    <w:rsid w:val="00E34E99"/>
    <w:rsid w:val="00E36493"/>
    <w:rsid w:val="00E4184B"/>
    <w:rsid w:val="00E4322B"/>
    <w:rsid w:val="00E44534"/>
    <w:rsid w:val="00E4492D"/>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6073"/>
    <w:rsid w:val="00EC6FA0"/>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CF8"/>
    <w:rsid w:val="00F71D1A"/>
    <w:rsid w:val="00F727C1"/>
    <w:rsid w:val="00F7441E"/>
    <w:rsid w:val="00F75C41"/>
    <w:rsid w:val="00F76201"/>
    <w:rsid w:val="00F765AB"/>
    <w:rsid w:val="00F76600"/>
    <w:rsid w:val="00F8032A"/>
    <w:rsid w:val="00F81439"/>
    <w:rsid w:val="00F825DB"/>
    <w:rsid w:val="00F83F5A"/>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39</TotalTime>
  <Pages>96</Pages>
  <Words>39185</Words>
  <Characters>223357</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015</cp:revision>
  <cp:lastPrinted>2020-04-14T07:06:00Z</cp:lastPrinted>
  <dcterms:created xsi:type="dcterms:W3CDTF">2020-02-04T18:25:00Z</dcterms:created>
  <dcterms:modified xsi:type="dcterms:W3CDTF">2020-04-1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